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32B04" w:rsidRPr="006C72AE" w:rsidRDefault="0044392C" w:rsidP="0044392C">
      <w:pPr>
        <w:spacing w:after="0"/>
        <w:jc w:val="center"/>
        <w:rPr>
          <w:rFonts w:asciiTheme="majorBidi" w:hAnsiTheme="majorBidi" w:cstheme="majorBidi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 xml:space="preserve">สมุนไพรบำบัดเบาหวาน </w:t>
      </w:r>
      <w:r w:rsidRPr="006C72AE">
        <w:rPr>
          <w:rFonts w:asciiTheme="majorBidi" w:hAnsiTheme="majorBidi" w:cstheme="majorBidi"/>
          <w:b/>
          <w:bCs/>
          <w:sz w:val="32"/>
          <w:szCs w:val="32"/>
        </w:rPr>
        <w:t>130</w:t>
      </w: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 xml:space="preserve"> ชนิด</w:t>
      </w:r>
    </w:p>
    <w:p w:rsidR="0044392C" w:rsidRPr="006C72AE" w:rsidRDefault="00585EC9" w:rsidP="0044392C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น้ำผักผลไม้ ช</w:t>
      </w:r>
      <w:r w:rsidR="0044392C"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าสมุนไพร</w:t>
      </w: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 xml:space="preserve"> และอาหาร</w:t>
      </w:r>
    </w:p>
    <w:p w:rsidR="0044392C" w:rsidRDefault="0044392C" w:rsidP="0044392C">
      <w:pPr>
        <w:spacing w:after="0"/>
        <w:rPr>
          <w:rFonts w:asciiTheme="majorBidi" w:hAnsiTheme="majorBidi" w:cstheme="majorBidi" w:hint="cs"/>
          <w:sz w:val="32"/>
          <w:szCs w:val="32"/>
          <w:cs/>
        </w:rPr>
      </w:pPr>
    </w:p>
    <w:p w:rsidR="0044392C" w:rsidRPr="006C72AE" w:rsidRDefault="0044392C" w:rsidP="0044392C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น้ำตำลึง</w:t>
      </w:r>
    </w:p>
    <w:p w:rsidR="0044392C" w:rsidRPr="006C72AE" w:rsidRDefault="0044392C" w:rsidP="0044392C">
      <w:p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44392C" w:rsidRDefault="0044392C" w:rsidP="0044392C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ำลึงทั้งต้นและใบหั่นละเอีย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44392C" w:rsidRDefault="0044392C" w:rsidP="0044392C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ab/>
        <w:t>¼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44392C" w:rsidRDefault="0044392C" w:rsidP="0044392C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44392C" w:rsidRDefault="0044392C" w:rsidP="0044392C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้มสุกแช่เย็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44392C" w:rsidRDefault="0044392C" w:rsidP="0044392C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44392C" w:rsidRPr="006C72AE" w:rsidRDefault="0044392C" w:rsidP="0044392C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น้ำมะระ</w:t>
      </w:r>
    </w:p>
    <w:p w:rsidR="0044392C" w:rsidRPr="006C72AE" w:rsidRDefault="0044392C" w:rsidP="0044392C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44392C" w:rsidRDefault="0044392C" w:rsidP="0044392C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ระผ่าเอาเมล็ดออกหั่นละเอีย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¼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44392C" w:rsidRDefault="0044392C" w:rsidP="0044392C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/8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44392C" w:rsidRDefault="0044392C" w:rsidP="0044392C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44392C" w:rsidRDefault="0044392C" w:rsidP="0044392C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้มสุกแช่เย็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44392C" w:rsidRDefault="0044392C" w:rsidP="0044392C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44392C" w:rsidRPr="006C72AE" w:rsidRDefault="0044392C" w:rsidP="0044392C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น้ำใบช้าพลู</w:t>
      </w:r>
    </w:p>
    <w:p w:rsidR="0044392C" w:rsidRDefault="0044392C" w:rsidP="0044392C">
      <w:pPr>
        <w:spacing w:after="0"/>
        <w:rPr>
          <w:rFonts w:asciiTheme="majorBidi" w:hAnsiTheme="majorBidi" w:cstheme="majorBidi" w:hint="cs"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44392C" w:rsidRDefault="0044392C" w:rsidP="0044392C">
      <w:pPr>
        <w:pStyle w:val="a3"/>
        <w:numPr>
          <w:ilvl w:val="0"/>
          <w:numId w:val="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 ต้น ราก ช้าพลู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44392C" w:rsidRDefault="0044392C" w:rsidP="0044392C">
      <w:pPr>
        <w:pStyle w:val="a3"/>
        <w:numPr>
          <w:ilvl w:val="0"/>
          <w:numId w:val="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¼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44392C" w:rsidRDefault="0044392C" w:rsidP="0044392C">
      <w:pPr>
        <w:pStyle w:val="a3"/>
        <w:numPr>
          <w:ilvl w:val="0"/>
          <w:numId w:val="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ส้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44392C" w:rsidRDefault="0044392C" w:rsidP="0044392C">
      <w:pPr>
        <w:pStyle w:val="a3"/>
        <w:numPr>
          <w:ilvl w:val="0"/>
          <w:numId w:val="4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้มสุกแช่เย็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44392C" w:rsidRDefault="0044392C" w:rsidP="0044392C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44392C" w:rsidRDefault="0044392C" w:rsidP="0044392C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44392C" w:rsidRDefault="0044392C" w:rsidP="0044392C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44392C" w:rsidRDefault="0044392C" w:rsidP="0044392C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44392C" w:rsidRPr="006C72AE" w:rsidRDefault="0044392C" w:rsidP="0044392C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น้ำว่านหางจระเข้</w:t>
      </w:r>
    </w:p>
    <w:p w:rsidR="0044392C" w:rsidRPr="006C72AE" w:rsidRDefault="0044392C" w:rsidP="0044392C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44392C" w:rsidRDefault="0044392C" w:rsidP="0044392C">
      <w:pPr>
        <w:pStyle w:val="a3"/>
        <w:numPr>
          <w:ilvl w:val="0"/>
          <w:numId w:val="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ว่านหางจระเข้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ใบ</w:t>
      </w:r>
    </w:p>
    <w:p w:rsidR="0044392C" w:rsidRDefault="0044392C" w:rsidP="0044392C">
      <w:pPr>
        <w:pStyle w:val="a3"/>
        <w:numPr>
          <w:ilvl w:val="0"/>
          <w:numId w:val="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้มสุ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44392C" w:rsidRDefault="0044392C" w:rsidP="0044392C">
      <w:pPr>
        <w:pStyle w:val="a3"/>
        <w:numPr>
          <w:ilvl w:val="0"/>
          <w:numId w:val="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ซอง (ไม่ใสก็ได้)</w:t>
      </w:r>
    </w:p>
    <w:p w:rsidR="0044392C" w:rsidRDefault="003F1BA8" w:rsidP="0044392C">
      <w:pPr>
        <w:pStyle w:val="a3"/>
        <w:numPr>
          <w:ilvl w:val="0"/>
          <w:numId w:val="5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 xml:space="preserve">เติมน้ำมะนาว </w:t>
      </w:r>
      <w:r>
        <w:rPr>
          <w:rFonts w:asciiTheme="majorBidi" w:hAnsiTheme="majorBidi" w:cstheme="majorBidi"/>
          <w:sz w:val="32"/>
          <w:szCs w:val="32"/>
        </w:rPr>
        <w:t xml:space="preserve">1 </w:t>
      </w:r>
      <w:r>
        <w:rPr>
          <w:rFonts w:asciiTheme="majorBidi" w:hAnsiTheme="majorBidi" w:cstheme="majorBidi" w:hint="cs"/>
          <w:sz w:val="32"/>
          <w:szCs w:val="32"/>
          <w:cs/>
        </w:rPr>
        <w:t xml:space="preserve">ผล ผสมเกลือ </w:t>
      </w:r>
      <w:r>
        <w:rPr>
          <w:rFonts w:asciiTheme="majorBidi" w:hAnsiTheme="majorBidi" w:cstheme="majorBidi"/>
          <w:sz w:val="32"/>
          <w:szCs w:val="32"/>
        </w:rPr>
        <w:t xml:space="preserve">1/4 </w:t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3F1BA8" w:rsidRDefault="003F1BA8" w:rsidP="003F1BA8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3F1BA8" w:rsidRPr="006C72AE" w:rsidRDefault="003F1BA8" w:rsidP="003F1BA8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น้ำฝรั่งปั่น</w:t>
      </w:r>
    </w:p>
    <w:p w:rsidR="003F1BA8" w:rsidRPr="006C72AE" w:rsidRDefault="003F1BA8" w:rsidP="003F1BA8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3F1BA8" w:rsidRDefault="003F1BA8" w:rsidP="003F1BA8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นื้อฝรั่งหั่นละเอียด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/>
          <w:sz w:val="32"/>
          <w:szCs w:val="32"/>
        </w:rPr>
        <w:tab/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3F1BA8" w:rsidRDefault="003F1BA8" w:rsidP="003F1BA8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3F1BA8" w:rsidRPr="006C72AE" w:rsidRDefault="003F1BA8" w:rsidP="003F1BA8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น้ำแตงโม</w:t>
      </w:r>
    </w:p>
    <w:p w:rsidR="003F1BA8" w:rsidRPr="006C72AE" w:rsidRDefault="003F1BA8" w:rsidP="003F1BA8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3F1BA8" w:rsidRDefault="003F1BA8" w:rsidP="003F1BA8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แตงโมเอาเมล็ดออกหั่นชิ้นเล็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3F1BA8" w:rsidRDefault="003F1BA8" w:rsidP="003F1BA8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3F1BA8" w:rsidRPr="006C72AE" w:rsidRDefault="003F1BA8" w:rsidP="003F1BA8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นำมะระผสม (มรกต๗</w:t>
      </w:r>
    </w:p>
    <w:p w:rsidR="003F1BA8" w:rsidRPr="006C72AE" w:rsidRDefault="003F1BA8" w:rsidP="003F1BA8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3F1BA8" w:rsidRDefault="003F1BA8" w:rsidP="003F1BA8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ระจีนหั่นบา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3F1BA8" w:rsidRDefault="003F1BA8" w:rsidP="003F1BA8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เต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ab/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ใบ</w:t>
      </w:r>
    </w:p>
    <w:p w:rsidR="003F1BA8" w:rsidRDefault="003F1BA8" w:rsidP="003F1BA8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3F1BA8" w:rsidRDefault="003F1BA8" w:rsidP="003F1BA8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¼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3F1BA8" w:rsidRDefault="003F1BA8" w:rsidP="003F1BA8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ส้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3F1BA8" w:rsidRDefault="003F1BA8" w:rsidP="003F1BA8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แข็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3F1BA8" w:rsidRDefault="003F1BA8" w:rsidP="003F1BA8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F1BA8" w:rsidRDefault="003F1BA8" w:rsidP="003F1BA8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F1BA8" w:rsidRDefault="003F1BA8" w:rsidP="003F1BA8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F1BA8" w:rsidRDefault="003F1BA8" w:rsidP="003F1BA8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F1BA8" w:rsidRPr="006C72AE" w:rsidRDefault="003F1BA8" w:rsidP="003F1BA8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lastRenderedPageBreak/>
        <w:t>น้ำ</w:t>
      </w: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ห็ด</w:t>
      </w:r>
      <w:proofErr w:type="spellStart"/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หลินจือ</w:t>
      </w:r>
      <w:proofErr w:type="spellEnd"/>
    </w:p>
    <w:p w:rsidR="003F1BA8" w:rsidRPr="006C72AE" w:rsidRDefault="003F1BA8" w:rsidP="003F1BA8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3F1BA8" w:rsidRDefault="003F1BA8" w:rsidP="003F1BA8">
      <w:pPr>
        <w:pStyle w:val="a3"/>
        <w:numPr>
          <w:ilvl w:val="0"/>
          <w:numId w:val="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ห็ด</w:t>
      </w: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หลินจือแห้ง</w:t>
      </w:r>
      <w:proofErr w:type="spellEnd"/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4-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ิ้น</w:t>
      </w:r>
    </w:p>
    <w:p w:rsidR="003F1BA8" w:rsidRDefault="003F1BA8" w:rsidP="003F1BA8">
      <w:pPr>
        <w:pStyle w:val="a3"/>
        <w:numPr>
          <w:ilvl w:val="0"/>
          <w:numId w:val="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สะอา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3F1BA8" w:rsidRDefault="003F1BA8" w:rsidP="003F1BA8">
      <w:pPr>
        <w:spacing w:after="0"/>
        <w:rPr>
          <w:rFonts w:asciiTheme="majorBidi" w:hAnsiTheme="majorBidi" w:cstheme="majorBidi" w:hint="cs"/>
          <w:sz w:val="32"/>
          <w:szCs w:val="32"/>
        </w:rPr>
      </w:pPr>
    </w:p>
    <w:p w:rsidR="003F1BA8" w:rsidRPr="006C72AE" w:rsidRDefault="003F1BA8" w:rsidP="003F1BA8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น้ำผักสลัด</w:t>
      </w:r>
    </w:p>
    <w:p w:rsidR="003F1BA8" w:rsidRDefault="003F1BA8" w:rsidP="003F1BA8">
      <w:pPr>
        <w:spacing w:after="0"/>
        <w:rPr>
          <w:rFonts w:asciiTheme="majorBidi" w:hAnsiTheme="majorBidi" w:cstheme="majorBidi" w:hint="cs"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3F1BA8" w:rsidRDefault="003F1BA8" w:rsidP="003F1BA8">
      <w:pPr>
        <w:pStyle w:val="a3"/>
        <w:numPr>
          <w:ilvl w:val="0"/>
          <w:numId w:val="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เขือเทศ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ab/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ผลใหญ่</w:t>
      </w:r>
    </w:p>
    <w:p w:rsidR="003F1BA8" w:rsidRDefault="003F1BA8" w:rsidP="003F1BA8">
      <w:pPr>
        <w:pStyle w:val="a3"/>
        <w:numPr>
          <w:ilvl w:val="0"/>
          <w:numId w:val="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คื่นฉ่าย</w:t>
      </w:r>
      <w:proofErr w:type="spellEnd"/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¼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ต้น</w:t>
      </w:r>
    </w:p>
    <w:p w:rsidR="003F1BA8" w:rsidRDefault="003F1BA8" w:rsidP="003F1BA8">
      <w:pPr>
        <w:pStyle w:val="a3"/>
        <w:numPr>
          <w:ilvl w:val="0"/>
          <w:numId w:val="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หยว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ผล</w:t>
      </w:r>
    </w:p>
    <w:p w:rsidR="003F1BA8" w:rsidRDefault="003F1BA8" w:rsidP="003F1BA8">
      <w:pPr>
        <w:pStyle w:val="a3"/>
        <w:numPr>
          <w:ilvl w:val="0"/>
          <w:numId w:val="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ัวหอ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ผล</w:t>
      </w:r>
    </w:p>
    <w:p w:rsidR="003F1BA8" w:rsidRDefault="003F1BA8" w:rsidP="003F1BA8">
      <w:pPr>
        <w:pStyle w:val="a3"/>
        <w:numPr>
          <w:ilvl w:val="0"/>
          <w:numId w:val="8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ตวงใหญ่</w:t>
      </w:r>
    </w:p>
    <w:p w:rsidR="003F1BA8" w:rsidRDefault="003F1BA8" w:rsidP="003F1BA8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F1BA8" w:rsidRPr="006C72AE" w:rsidRDefault="003F1BA8" w:rsidP="003F1BA8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น้ำ</w:t>
      </w:r>
      <w:proofErr w:type="spellStart"/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กระห</w:t>
      </w:r>
      <w:proofErr w:type="spellEnd"/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ล่ำปลีไขมันต่ำ</w:t>
      </w:r>
    </w:p>
    <w:p w:rsidR="003F1BA8" w:rsidRPr="006C72AE" w:rsidRDefault="003F1BA8" w:rsidP="003F1BA8">
      <w:pPr>
        <w:spacing w:after="0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3F1BA8" w:rsidRDefault="006A3766" w:rsidP="003F1BA8">
      <w:pPr>
        <w:pStyle w:val="a3"/>
        <w:numPr>
          <w:ilvl w:val="0"/>
          <w:numId w:val="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หล่ำปลี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0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6A3766" w:rsidRDefault="006A3766" w:rsidP="003F1BA8">
      <w:pPr>
        <w:pStyle w:val="a3"/>
        <w:numPr>
          <w:ilvl w:val="0"/>
          <w:numId w:val="9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ักชีฝรั่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6A3766" w:rsidRDefault="006A3766" w:rsidP="006A3766">
      <w:pPr>
        <w:pStyle w:val="a3"/>
        <w:numPr>
          <w:ilvl w:val="0"/>
          <w:numId w:val="9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คืน</w:t>
      </w: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ฉ่าย</w:t>
      </w:r>
      <w:proofErr w:type="spellEnd"/>
      <w:r>
        <w:rPr>
          <w:rFonts w:asciiTheme="majorBidi" w:hAnsiTheme="majorBidi" w:cstheme="majorBidi" w:hint="cs"/>
          <w:sz w:val="32"/>
          <w:szCs w:val="32"/>
          <w:cs/>
        </w:rPr>
        <w:t>ฝรั่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4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6A3766" w:rsidRDefault="006A3766" w:rsidP="006A3766">
      <w:pPr>
        <w:pStyle w:val="a3"/>
        <w:numPr>
          <w:ilvl w:val="0"/>
          <w:numId w:val="9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รพฟรุต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ผล</w:t>
      </w:r>
    </w:p>
    <w:p w:rsidR="006A3766" w:rsidRDefault="006A3766" w:rsidP="006A3766">
      <w:pPr>
        <w:pStyle w:val="a3"/>
        <w:numPr>
          <w:ilvl w:val="0"/>
          <w:numId w:val="9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มเปรี้ยวขาดมันเน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6A3766" w:rsidRDefault="006A3766" w:rsidP="006A376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6A3766" w:rsidRDefault="006A3766" w:rsidP="006A376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6A3766" w:rsidRDefault="006A3766" w:rsidP="006A376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6A3766" w:rsidRDefault="006A3766" w:rsidP="006A376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6A3766" w:rsidRDefault="006A3766" w:rsidP="006A376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6A3766" w:rsidRDefault="006A3766" w:rsidP="006A376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6A3766" w:rsidRDefault="006A3766" w:rsidP="006A376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6A3766" w:rsidRPr="006C72AE" w:rsidRDefault="006A3766" w:rsidP="006A3766">
      <w:pPr>
        <w:pStyle w:val="a3"/>
        <w:numPr>
          <w:ilvl w:val="0"/>
          <w:numId w:val="1"/>
        </w:num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น้ำลูกเดือย</w:t>
      </w:r>
    </w:p>
    <w:p w:rsidR="006A3766" w:rsidRPr="006C72AE" w:rsidRDefault="006A3766" w:rsidP="006A3766">
      <w:p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6A3766" w:rsidRDefault="006A3766" w:rsidP="006A3766">
      <w:pPr>
        <w:pStyle w:val="a3"/>
        <w:numPr>
          <w:ilvl w:val="0"/>
          <w:numId w:val="10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ลูกเดื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6A3766" w:rsidRDefault="006A3766" w:rsidP="006A3766">
      <w:pPr>
        <w:pStyle w:val="a3"/>
        <w:numPr>
          <w:ilvl w:val="0"/>
          <w:numId w:val="10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สะอา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 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6A3766" w:rsidRDefault="006A3766" w:rsidP="006A3766">
      <w:pPr>
        <w:pStyle w:val="a3"/>
        <w:numPr>
          <w:ilvl w:val="0"/>
          <w:numId w:val="10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</w:p>
    <w:p w:rsidR="006A3766" w:rsidRPr="006C72AE" w:rsidRDefault="006A3766" w:rsidP="006A3766">
      <w:p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</w:p>
    <w:p w:rsidR="006A3766" w:rsidRPr="006C72AE" w:rsidRDefault="006A3766" w:rsidP="006A3766">
      <w:pPr>
        <w:pStyle w:val="a3"/>
        <w:numPr>
          <w:ilvl w:val="0"/>
          <w:numId w:val="1"/>
        </w:num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น้ำลูกหว้า</w:t>
      </w:r>
    </w:p>
    <w:p w:rsidR="006A3766" w:rsidRDefault="006A3766" w:rsidP="006A376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6A3766" w:rsidRDefault="006A3766" w:rsidP="006A3766">
      <w:pPr>
        <w:pStyle w:val="a3"/>
        <w:numPr>
          <w:ilvl w:val="0"/>
          <w:numId w:val="11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ลูกหว้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6A3766" w:rsidRDefault="006A3766" w:rsidP="006A3766">
      <w:pPr>
        <w:pStyle w:val="a3"/>
        <w:numPr>
          <w:ilvl w:val="0"/>
          <w:numId w:val="11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้มสุ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6A3766" w:rsidRDefault="006A3766" w:rsidP="006A3766">
      <w:pPr>
        <w:pStyle w:val="a3"/>
        <w:numPr>
          <w:ilvl w:val="0"/>
          <w:numId w:val="11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ส้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6A3766" w:rsidRDefault="006A3766" w:rsidP="006A3766">
      <w:pPr>
        <w:pStyle w:val="a3"/>
        <w:numPr>
          <w:ilvl w:val="0"/>
          <w:numId w:val="11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/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6A3766" w:rsidRPr="006C72AE" w:rsidRDefault="006A3766" w:rsidP="006A3766">
      <w:p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</w:p>
    <w:p w:rsidR="006A3766" w:rsidRPr="006C72AE" w:rsidRDefault="006A3766" w:rsidP="006A3766">
      <w:pPr>
        <w:pStyle w:val="a3"/>
        <w:numPr>
          <w:ilvl w:val="0"/>
          <w:numId w:val="1"/>
        </w:num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น้ำมะตูม</w:t>
      </w:r>
    </w:p>
    <w:p w:rsidR="006A3766" w:rsidRPr="006C72AE" w:rsidRDefault="006A3766" w:rsidP="006A3766">
      <w:p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6A3766" w:rsidRDefault="006A3766" w:rsidP="006A3766">
      <w:pPr>
        <w:pStyle w:val="a3"/>
        <w:numPr>
          <w:ilvl w:val="0"/>
          <w:numId w:val="12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ตูม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7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แผ่น</w:t>
      </w:r>
    </w:p>
    <w:p w:rsidR="006A3766" w:rsidRDefault="006A3766" w:rsidP="006A3766">
      <w:pPr>
        <w:pStyle w:val="a3"/>
        <w:numPr>
          <w:ilvl w:val="0"/>
          <w:numId w:val="12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สะอา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7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6A3766" w:rsidRDefault="006A3766" w:rsidP="006A376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6A3766" w:rsidRPr="006C72AE" w:rsidRDefault="006A3766" w:rsidP="006A3766">
      <w:pPr>
        <w:pStyle w:val="a3"/>
        <w:numPr>
          <w:ilvl w:val="0"/>
          <w:numId w:val="1"/>
        </w:num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น้ำมะขามป้อม</w:t>
      </w: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ab/>
      </w:r>
    </w:p>
    <w:p w:rsidR="006A3766" w:rsidRPr="006C72AE" w:rsidRDefault="006A3766" w:rsidP="006A3766">
      <w:p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6A3766" w:rsidRDefault="006A3766" w:rsidP="006A3766">
      <w:pPr>
        <w:pStyle w:val="a3"/>
        <w:numPr>
          <w:ilvl w:val="0"/>
          <w:numId w:val="13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ขามป้อมแก่จั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9F0C6E" w:rsidRDefault="009F0C6E" w:rsidP="006A3766">
      <w:pPr>
        <w:pStyle w:val="a3"/>
        <w:numPr>
          <w:ilvl w:val="0"/>
          <w:numId w:val="13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สะอา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9F0C6E" w:rsidRDefault="009F0C6E" w:rsidP="006A3766">
      <w:pPr>
        <w:pStyle w:val="a3"/>
        <w:numPr>
          <w:ilvl w:val="0"/>
          <w:numId w:val="13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ซอง</w:t>
      </w:r>
    </w:p>
    <w:p w:rsidR="009F0C6E" w:rsidRDefault="009F0C6E" w:rsidP="006A3766">
      <w:pPr>
        <w:pStyle w:val="a3"/>
        <w:numPr>
          <w:ilvl w:val="0"/>
          <w:numId w:val="13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9F0C6E" w:rsidRDefault="009F0C6E" w:rsidP="009F0C6E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9F0C6E" w:rsidRDefault="009F0C6E" w:rsidP="009F0C6E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9F0C6E" w:rsidRDefault="009F0C6E" w:rsidP="009F0C6E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9F0C6E" w:rsidRPr="006C72AE" w:rsidRDefault="009F0C6E" w:rsidP="009F0C6E">
      <w:pPr>
        <w:pStyle w:val="a3"/>
        <w:numPr>
          <w:ilvl w:val="0"/>
          <w:numId w:val="1"/>
        </w:num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น้ำใบเตยหอม</w:t>
      </w:r>
    </w:p>
    <w:p w:rsidR="009F0C6E" w:rsidRDefault="009F0C6E" w:rsidP="009F0C6E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9F0C6E" w:rsidRDefault="009F0C6E" w:rsidP="009F0C6E">
      <w:pPr>
        <w:pStyle w:val="a3"/>
        <w:numPr>
          <w:ilvl w:val="0"/>
          <w:numId w:val="14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เต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9F0C6E" w:rsidRDefault="009F0C6E" w:rsidP="009F0C6E">
      <w:pPr>
        <w:pStyle w:val="a3"/>
        <w:numPr>
          <w:ilvl w:val="0"/>
          <w:numId w:val="14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สะอา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8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9F0C6E" w:rsidRDefault="009F0C6E" w:rsidP="009F0C6E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9F0C6E" w:rsidRPr="006C72AE" w:rsidRDefault="009F0C6E" w:rsidP="009F0C6E">
      <w:pPr>
        <w:pStyle w:val="a3"/>
        <w:numPr>
          <w:ilvl w:val="0"/>
          <w:numId w:val="1"/>
        </w:num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ชามะระขี้นก</w:t>
      </w:r>
    </w:p>
    <w:p w:rsidR="009F0C6E" w:rsidRDefault="009F0C6E" w:rsidP="009F0C6E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9F0C6E" w:rsidRDefault="009F0C6E" w:rsidP="009F0C6E">
      <w:pPr>
        <w:pStyle w:val="a3"/>
        <w:numPr>
          <w:ilvl w:val="0"/>
          <w:numId w:val="15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ระขี้นกตากแห้ง จำนวนตามต้องการ</w:t>
      </w:r>
    </w:p>
    <w:p w:rsidR="009F0C6E" w:rsidRDefault="009F0C6E" w:rsidP="009F0C6E">
      <w:pPr>
        <w:pStyle w:val="a3"/>
        <w:numPr>
          <w:ilvl w:val="0"/>
          <w:numId w:val="15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เดือด</w:t>
      </w:r>
    </w:p>
    <w:p w:rsidR="009F0C6E" w:rsidRDefault="009F0C6E" w:rsidP="009F0C6E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9F0C6E" w:rsidRPr="006C72AE" w:rsidRDefault="009F0C6E" w:rsidP="009F0C6E">
      <w:pPr>
        <w:pStyle w:val="a3"/>
        <w:numPr>
          <w:ilvl w:val="0"/>
          <w:numId w:val="1"/>
        </w:num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ชากระเพราะแดง</w:t>
      </w:r>
    </w:p>
    <w:p w:rsidR="009F0C6E" w:rsidRPr="006C72AE" w:rsidRDefault="009F0C6E" w:rsidP="009F0C6E">
      <w:p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9F0C6E" w:rsidRDefault="009F0C6E" w:rsidP="009F0C6E">
      <w:pPr>
        <w:pStyle w:val="a3"/>
        <w:numPr>
          <w:ilvl w:val="0"/>
          <w:numId w:val="17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กระเพรา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9F0C6E" w:rsidRDefault="009F0C6E" w:rsidP="009F0C6E">
      <w:pPr>
        <w:pStyle w:val="a3"/>
        <w:numPr>
          <w:ilvl w:val="0"/>
          <w:numId w:val="17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เดือ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9F0C6E" w:rsidRDefault="009F0C6E" w:rsidP="009F0C6E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9F0C6E" w:rsidRPr="006C72AE" w:rsidRDefault="009F0C6E" w:rsidP="009F0C6E">
      <w:pPr>
        <w:pStyle w:val="a3"/>
        <w:numPr>
          <w:ilvl w:val="0"/>
          <w:numId w:val="1"/>
        </w:num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ชาอบเชย</w:t>
      </w:r>
    </w:p>
    <w:p w:rsidR="009F0C6E" w:rsidRDefault="009F0C6E" w:rsidP="009F0C6E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9F0C6E" w:rsidRDefault="009F0C6E" w:rsidP="009F0C6E">
      <w:pPr>
        <w:pStyle w:val="a3"/>
        <w:numPr>
          <w:ilvl w:val="0"/>
          <w:numId w:val="18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ชาร้อ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9F0C6E" w:rsidRDefault="009F0C6E" w:rsidP="009F0C6E">
      <w:pPr>
        <w:pStyle w:val="a3"/>
        <w:numPr>
          <w:ilvl w:val="0"/>
          <w:numId w:val="18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อบเชยผ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/8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9F0C6E" w:rsidRDefault="009F0C6E" w:rsidP="009F0C6E">
      <w:pPr>
        <w:pStyle w:val="a3"/>
        <w:numPr>
          <w:ilvl w:val="0"/>
          <w:numId w:val="18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ผึ้งรว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A62027">
        <w:rPr>
          <w:rFonts w:asciiTheme="majorBidi" w:hAnsiTheme="majorBidi" w:cstheme="majorBidi" w:hint="cs"/>
          <w:sz w:val="32"/>
          <w:szCs w:val="32"/>
          <w:cs/>
        </w:rPr>
        <w:tab/>
      </w:r>
      <w:r w:rsidR="00A62027">
        <w:rPr>
          <w:rFonts w:asciiTheme="majorBidi" w:hAnsiTheme="majorBidi" w:cstheme="majorBidi"/>
          <w:sz w:val="32"/>
          <w:szCs w:val="32"/>
        </w:rPr>
        <w:t>½</w:t>
      </w:r>
      <w:r w:rsidR="00A62027">
        <w:rPr>
          <w:rFonts w:asciiTheme="majorBidi" w:hAnsiTheme="majorBidi" w:cstheme="majorBidi"/>
          <w:sz w:val="32"/>
          <w:szCs w:val="32"/>
        </w:rPr>
        <w:tab/>
      </w:r>
      <w:r w:rsidR="00A62027"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A62027" w:rsidRDefault="00A62027" w:rsidP="00A62027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A62027" w:rsidRDefault="00A62027" w:rsidP="00A62027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A62027" w:rsidRDefault="00A62027" w:rsidP="00A62027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A62027" w:rsidRDefault="00A62027" w:rsidP="00A62027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A62027" w:rsidRDefault="00A62027" w:rsidP="00A62027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A62027" w:rsidRDefault="00A62027" w:rsidP="00A62027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A62027" w:rsidRDefault="00A62027" w:rsidP="00A62027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A62027" w:rsidRPr="006C72AE" w:rsidRDefault="00A62027" w:rsidP="00A62027">
      <w:pPr>
        <w:pStyle w:val="a3"/>
        <w:numPr>
          <w:ilvl w:val="0"/>
          <w:numId w:val="1"/>
        </w:num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ชาพยับเมฆ</w:t>
      </w:r>
    </w:p>
    <w:p w:rsidR="00A62027" w:rsidRPr="006C72AE" w:rsidRDefault="00A62027" w:rsidP="00A62027">
      <w:p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A62027" w:rsidRDefault="00A62027" w:rsidP="00A62027">
      <w:pPr>
        <w:pStyle w:val="a3"/>
        <w:numPr>
          <w:ilvl w:val="0"/>
          <w:numId w:val="19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ญ้าหนวดแม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-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A62027" w:rsidRDefault="00A62027" w:rsidP="00A62027">
      <w:pPr>
        <w:pStyle w:val="a3"/>
        <w:numPr>
          <w:ilvl w:val="0"/>
          <w:numId w:val="19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เดือ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A62027" w:rsidRDefault="00A62027" w:rsidP="00A62027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A62027" w:rsidRPr="006C72AE" w:rsidRDefault="00A62027" w:rsidP="00A62027">
      <w:pPr>
        <w:pStyle w:val="a3"/>
        <w:numPr>
          <w:ilvl w:val="0"/>
          <w:numId w:val="1"/>
        </w:num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ชาใบหม่อน</w:t>
      </w:r>
    </w:p>
    <w:p w:rsidR="00A62027" w:rsidRDefault="00A62027" w:rsidP="00A62027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A62027" w:rsidRDefault="00A62027" w:rsidP="00A62027">
      <w:pPr>
        <w:pStyle w:val="a3"/>
        <w:numPr>
          <w:ilvl w:val="0"/>
          <w:numId w:val="20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หม่อน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-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A62027" w:rsidRDefault="00A62027" w:rsidP="00A62027">
      <w:pPr>
        <w:pStyle w:val="a3"/>
        <w:numPr>
          <w:ilvl w:val="0"/>
          <w:numId w:val="20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เดือ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A62027" w:rsidRDefault="00A62027" w:rsidP="00A62027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A62027" w:rsidRPr="006C72AE" w:rsidRDefault="00A62027" w:rsidP="00A62027">
      <w:pPr>
        <w:pStyle w:val="a3"/>
        <w:numPr>
          <w:ilvl w:val="0"/>
          <w:numId w:val="1"/>
        </w:num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น้ำนมถั่วเหลือง</w:t>
      </w:r>
    </w:p>
    <w:p w:rsidR="00A62027" w:rsidRDefault="00A62027" w:rsidP="00A62027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</w:t>
      </w:r>
      <w:r>
        <w:rPr>
          <w:rFonts w:asciiTheme="majorBidi" w:hAnsiTheme="majorBidi" w:cstheme="majorBidi" w:hint="cs"/>
          <w:sz w:val="32"/>
          <w:szCs w:val="32"/>
          <w:cs/>
        </w:rPr>
        <w:t>ง</w:t>
      </w:r>
    </w:p>
    <w:p w:rsidR="00A62027" w:rsidRDefault="00A62027" w:rsidP="00A62027">
      <w:pPr>
        <w:pStyle w:val="a3"/>
        <w:numPr>
          <w:ilvl w:val="0"/>
          <w:numId w:val="21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ถั่วเหลือ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405967" w:rsidRDefault="00405967" w:rsidP="00A62027">
      <w:pPr>
        <w:pStyle w:val="a3"/>
        <w:numPr>
          <w:ilvl w:val="0"/>
          <w:numId w:val="21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สะอา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-6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405967" w:rsidRPr="00405967" w:rsidRDefault="00405967" w:rsidP="00405967">
      <w:pPr>
        <w:pStyle w:val="a3"/>
        <w:numPr>
          <w:ilvl w:val="0"/>
          <w:numId w:val="21"/>
        </w:numPr>
        <w:spacing w:after="0"/>
        <w:jc w:val="thaiDistribute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 xml:space="preserve">น้ำตาลเทียม </w:t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 xml:space="preserve"> ซอง หรือน้ำตาลทรายแดง </w:t>
      </w:r>
      <w:r>
        <w:rPr>
          <w:rFonts w:asciiTheme="majorBidi" w:hAnsiTheme="majorBidi" w:cstheme="majorBidi"/>
          <w:sz w:val="32"/>
          <w:szCs w:val="32"/>
        </w:rPr>
        <w:t xml:space="preserve">1 </w:t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405967" w:rsidRPr="006C72AE" w:rsidRDefault="00405967" w:rsidP="00405967">
      <w:pPr>
        <w:spacing w:after="0"/>
        <w:jc w:val="thaiDistribute"/>
        <w:rPr>
          <w:rFonts w:asciiTheme="majorBidi" w:hAnsiTheme="majorBidi" w:cstheme="majorBidi"/>
          <w:b/>
          <w:bCs/>
          <w:sz w:val="32"/>
          <w:szCs w:val="32"/>
        </w:rPr>
      </w:pPr>
    </w:p>
    <w:p w:rsidR="00405967" w:rsidRPr="006C72AE" w:rsidRDefault="00405967" w:rsidP="00405967">
      <w:pPr>
        <w:pStyle w:val="a3"/>
        <w:numPr>
          <w:ilvl w:val="0"/>
          <w:numId w:val="1"/>
        </w:num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น้ำมะเฟืองหวาน</w:t>
      </w:r>
    </w:p>
    <w:p w:rsidR="00405967" w:rsidRPr="006C72AE" w:rsidRDefault="00405967" w:rsidP="00405967">
      <w:p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405967" w:rsidRDefault="00405967" w:rsidP="00405967">
      <w:pPr>
        <w:pStyle w:val="a3"/>
        <w:numPr>
          <w:ilvl w:val="0"/>
          <w:numId w:val="22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เฟืองหวานหั่นละเอีย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405967" w:rsidRDefault="00405967" w:rsidP="00405967">
      <w:pPr>
        <w:pStyle w:val="a3"/>
        <w:numPr>
          <w:ilvl w:val="0"/>
          <w:numId w:val="22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ไอโอดี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/8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405967" w:rsidRDefault="00405967" w:rsidP="00405967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405967" w:rsidRDefault="00405967" w:rsidP="00405967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405967" w:rsidRDefault="00405967" w:rsidP="00405967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405967" w:rsidRDefault="00405967" w:rsidP="00405967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405967" w:rsidRDefault="00405967" w:rsidP="00405967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405967" w:rsidRDefault="00405967" w:rsidP="00405967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405967" w:rsidRDefault="00405967" w:rsidP="00405967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405967" w:rsidRPr="006C72AE" w:rsidRDefault="00405967" w:rsidP="00405967">
      <w:pPr>
        <w:pStyle w:val="a3"/>
        <w:numPr>
          <w:ilvl w:val="0"/>
          <w:numId w:val="1"/>
        </w:num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น้ำแตงไทยมะนาว</w:t>
      </w:r>
    </w:p>
    <w:p w:rsidR="00405967" w:rsidRDefault="00405967" w:rsidP="00405967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405967" w:rsidRDefault="00405967" w:rsidP="00405967">
      <w:pPr>
        <w:pStyle w:val="a3"/>
        <w:numPr>
          <w:ilvl w:val="0"/>
          <w:numId w:val="23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แตงไทยหั่นชิ้นเล็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405967" w:rsidRDefault="00405967" w:rsidP="00405967">
      <w:pPr>
        <w:pStyle w:val="a3"/>
        <w:numPr>
          <w:ilvl w:val="0"/>
          <w:numId w:val="23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/8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405967" w:rsidRDefault="00405967" w:rsidP="00405967">
      <w:pPr>
        <w:pStyle w:val="a3"/>
        <w:numPr>
          <w:ilvl w:val="0"/>
          <w:numId w:val="23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1C4B11" w:rsidRDefault="001C4B11" w:rsidP="001C4B11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1C4B11" w:rsidRPr="006C72AE" w:rsidRDefault="001C4B11" w:rsidP="001C4B11">
      <w:pPr>
        <w:pStyle w:val="a3"/>
        <w:numPr>
          <w:ilvl w:val="0"/>
          <w:numId w:val="1"/>
        </w:num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น้ำมะเขือเทศสับปะรด</w:t>
      </w:r>
    </w:p>
    <w:p w:rsidR="001C4B11" w:rsidRDefault="001C4B11" w:rsidP="001C4B11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1C4B11" w:rsidRDefault="001C4B11" w:rsidP="001C4B11">
      <w:pPr>
        <w:pStyle w:val="a3"/>
        <w:numPr>
          <w:ilvl w:val="0"/>
          <w:numId w:val="24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เขือเทศหั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1C4B11" w:rsidRDefault="001C4B11" w:rsidP="001C4B11">
      <w:pPr>
        <w:pStyle w:val="a3"/>
        <w:numPr>
          <w:ilvl w:val="0"/>
          <w:numId w:val="24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/8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1C4B11" w:rsidRDefault="001C4B11" w:rsidP="001C4B11">
      <w:pPr>
        <w:pStyle w:val="a3"/>
        <w:numPr>
          <w:ilvl w:val="0"/>
          <w:numId w:val="24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สับปะรดหั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1C4B11" w:rsidRDefault="001C4B11" w:rsidP="001C4B11">
      <w:pPr>
        <w:pStyle w:val="a3"/>
        <w:numPr>
          <w:ilvl w:val="0"/>
          <w:numId w:val="24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1C4B11" w:rsidRDefault="001C4B11" w:rsidP="001C4B11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1C4B11" w:rsidRPr="006C72AE" w:rsidRDefault="001C4B11" w:rsidP="001C4B11">
      <w:pPr>
        <w:pStyle w:val="a3"/>
        <w:numPr>
          <w:ilvl w:val="0"/>
          <w:numId w:val="1"/>
        </w:num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</w:t>
      </w:r>
      <w:proofErr w:type="spellStart"/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แอปเปิ้ล</w:t>
      </w:r>
      <w:proofErr w:type="spellEnd"/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 xml:space="preserve"> </w:t>
      </w:r>
    </w:p>
    <w:p w:rsidR="001C4B11" w:rsidRDefault="001C4B11" w:rsidP="001C4B11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1C4B11" w:rsidRDefault="001C4B11" w:rsidP="001C4B11">
      <w:pPr>
        <w:pStyle w:val="a3"/>
        <w:numPr>
          <w:ilvl w:val="0"/>
          <w:numId w:val="25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เขือเทศ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ผลใหญ่</w:t>
      </w:r>
    </w:p>
    <w:p w:rsidR="001C4B11" w:rsidRDefault="001C4B11" w:rsidP="001C4B11">
      <w:pPr>
        <w:pStyle w:val="a3"/>
        <w:numPr>
          <w:ilvl w:val="0"/>
          <w:numId w:val="25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แอปเปิ้ล</w:t>
      </w:r>
      <w:proofErr w:type="spellEnd"/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¼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ผล</w:t>
      </w:r>
    </w:p>
    <w:p w:rsidR="001C4B11" w:rsidRDefault="001C4B11" w:rsidP="001C4B11">
      <w:pPr>
        <w:pStyle w:val="a3"/>
        <w:numPr>
          <w:ilvl w:val="0"/>
          <w:numId w:val="25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นาวนิดหน่อย</w:t>
      </w:r>
    </w:p>
    <w:p w:rsidR="00B354B2" w:rsidRDefault="00B354B2" w:rsidP="00B354B2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B354B2" w:rsidRDefault="00B354B2" w:rsidP="00B354B2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B354B2" w:rsidRDefault="00B354B2" w:rsidP="00B354B2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B354B2" w:rsidRDefault="00B354B2" w:rsidP="00B354B2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B354B2" w:rsidRDefault="00B354B2" w:rsidP="00B354B2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B354B2" w:rsidRDefault="00B354B2" w:rsidP="00B354B2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B354B2" w:rsidRDefault="00B354B2" w:rsidP="00B354B2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B354B2" w:rsidRDefault="00B354B2" w:rsidP="00B354B2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B354B2" w:rsidRDefault="00B354B2" w:rsidP="00B354B2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B354B2" w:rsidRPr="006C72AE" w:rsidRDefault="00B354B2" w:rsidP="00B354B2">
      <w:pPr>
        <w:pStyle w:val="a3"/>
        <w:numPr>
          <w:ilvl w:val="0"/>
          <w:numId w:val="1"/>
        </w:num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แกงเลียงตำลึงบวบ</w:t>
      </w:r>
    </w:p>
    <w:p w:rsidR="00B354B2" w:rsidRPr="006C72AE" w:rsidRDefault="00B354B2" w:rsidP="00B354B2">
      <w:p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B354B2" w:rsidRDefault="00B354B2" w:rsidP="00B354B2">
      <w:pPr>
        <w:pStyle w:val="a3"/>
        <w:numPr>
          <w:ilvl w:val="0"/>
          <w:numId w:val="26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ำลึ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ab/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B354B2" w:rsidRDefault="00B354B2" w:rsidP="00B354B2">
      <w:pPr>
        <w:pStyle w:val="a3"/>
        <w:numPr>
          <w:ilvl w:val="0"/>
          <w:numId w:val="26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บวบปลอกเปลือกหั่น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ิ้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B354B2" w:rsidRDefault="00B354B2" w:rsidP="00B354B2">
      <w:pPr>
        <w:pStyle w:val="a3"/>
        <w:numPr>
          <w:ilvl w:val="0"/>
          <w:numId w:val="26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แมงลั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¼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B354B2" w:rsidRDefault="00B354B2" w:rsidP="00B354B2">
      <w:pPr>
        <w:pStyle w:val="a3"/>
        <w:numPr>
          <w:ilvl w:val="0"/>
          <w:numId w:val="26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นื้อปลาช่อ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B354B2" w:rsidRDefault="00B354B2" w:rsidP="00B354B2">
      <w:pPr>
        <w:pStyle w:val="a3"/>
        <w:numPr>
          <w:ilvl w:val="0"/>
          <w:numId w:val="26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B354B2" w:rsidRDefault="00B354B2" w:rsidP="00B354B2">
      <w:pPr>
        <w:pStyle w:val="a3"/>
        <w:numPr>
          <w:ilvl w:val="0"/>
          <w:numId w:val="26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ชาย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B354B2" w:rsidRDefault="00B354B2" w:rsidP="00B354B2">
      <w:pPr>
        <w:pStyle w:val="a3"/>
        <w:numPr>
          <w:ilvl w:val="0"/>
          <w:numId w:val="26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ไทย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/8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B354B2" w:rsidRDefault="00B354B2" w:rsidP="00B354B2">
      <w:pPr>
        <w:pStyle w:val="a3"/>
        <w:numPr>
          <w:ilvl w:val="0"/>
          <w:numId w:val="26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¼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B354B2" w:rsidRDefault="00B354B2" w:rsidP="00B354B2">
      <w:pPr>
        <w:pStyle w:val="a3"/>
        <w:numPr>
          <w:ilvl w:val="0"/>
          <w:numId w:val="26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 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B354B2" w:rsidRDefault="00B354B2" w:rsidP="00B354B2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B354B2" w:rsidRPr="006C72AE" w:rsidRDefault="00B354B2" w:rsidP="00B354B2">
      <w:pPr>
        <w:pStyle w:val="a3"/>
        <w:numPr>
          <w:ilvl w:val="0"/>
          <w:numId w:val="1"/>
        </w:num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ปลานึ่งมะนาว</w:t>
      </w:r>
    </w:p>
    <w:p w:rsidR="00B354B2" w:rsidRPr="006C72AE" w:rsidRDefault="007E3AAE" w:rsidP="00B354B2">
      <w:p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</w:t>
      </w:r>
      <w:r w:rsidR="00B354B2"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อ</w:t>
      </w: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ง</w:t>
      </w:r>
      <w:r w:rsidR="00B354B2"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ปรุง</w:t>
      </w:r>
    </w:p>
    <w:p w:rsidR="007E3AAE" w:rsidRDefault="007E3AAE" w:rsidP="007E3AAE">
      <w:pPr>
        <w:pStyle w:val="a3"/>
        <w:numPr>
          <w:ilvl w:val="0"/>
          <w:numId w:val="27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ปลากะพงแล่เอาแต่เนื้อ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0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7E3AAE" w:rsidRDefault="007E3AAE" w:rsidP="007E3AAE">
      <w:pPr>
        <w:pStyle w:val="a3"/>
        <w:numPr>
          <w:ilvl w:val="0"/>
          <w:numId w:val="27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ักกาดขาวหั่นหยา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7E3AAE" w:rsidRDefault="007E3AAE" w:rsidP="007E3AAE">
      <w:pPr>
        <w:pStyle w:val="a3"/>
        <w:numPr>
          <w:ilvl w:val="0"/>
          <w:numId w:val="27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มะ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ยอด</w:t>
      </w:r>
    </w:p>
    <w:p w:rsidR="007E3AAE" w:rsidRDefault="007E3AAE" w:rsidP="007E3AAE">
      <w:pPr>
        <w:pStyle w:val="a3"/>
        <w:numPr>
          <w:ilvl w:val="0"/>
          <w:numId w:val="27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ขี้หนู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¼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7E3AAE" w:rsidRDefault="007E3AAE" w:rsidP="007E3AAE">
      <w:pPr>
        <w:pStyle w:val="a3"/>
        <w:numPr>
          <w:ilvl w:val="0"/>
          <w:numId w:val="27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7E3AAE" w:rsidRDefault="007E3AAE" w:rsidP="007E3AAE">
      <w:pPr>
        <w:pStyle w:val="a3"/>
        <w:numPr>
          <w:ilvl w:val="0"/>
          <w:numId w:val="27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7E3AAE" w:rsidRDefault="007E3AAE" w:rsidP="007E3AAE">
      <w:pPr>
        <w:pStyle w:val="a3"/>
        <w:numPr>
          <w:ilvl w:val="0"/>
          <w:numId w:val="27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7E3AAE" w:rsidRDefault="007E3AAE" w:rsidP="007E3AAE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7E3AAE" w:rsidRDefault="007E3AAE" w:rsidP="007E3AAE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7E3AAE" w:rsidRDefault="007E3AAE" w:rsidP="007E3AAE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7E3AAE" w:rsidRDefault="007E3AAE" w:rsidP="007E3AAE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7E3AAE" w:rsidRDefault="007E3AAE" w:rsidP="007E3AAE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7E3AAE" w:rsidRDefault="007E3AAE" w:rsidP="007E3AAE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7E3AAE" w:rsidRPr="006C72AE" w:rsidRDefault="007E3AAE" w:rsidP="007E3AAE">
      <w:pPr>
        <w:pStyle w:val="a3"/>
        <w:numPr>
          <w:ilvl w:val="0"/>
          <w:numId w:val="1"/>
        </w:num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ต้มยำหัวปลีอกไก่</w:t>
      </w:r>
    </w:p>
    <w:p w:rsidR="007E3AAE" w:rsidRPr="006C72AE" w:rsidRDefault="007E3AAE" w:rsidP="007E3AAE">
      <w:p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7E3AAE" w:rsidRDefault="007E3AAE" w:rsidP="007E3AAE">
      <w:pPr>
        <w:pStyle w:val="a3"/>
        <w:numPr>
          <w:ilvl w:val="0"/>
          <w:numId w:val="28"/>
        </w:numPr>
        <w:spacing w:after="0"/>
        <w:ind w:left="36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นื้ออกไก่หั่นบา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¼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7E3AAE" w:rsidRDefault="007E3AAE" w:rsidP="007E3AAE">
      <w:pPr>
        <w:pStyle w:val="a3"/>
        <w:numPr>
          <w:ilvl w:val="0"/>
          <w:numId w:val="28"/>
        </w:numPr>
        <w:spacing w:after="0"/>
        <w:ind w:left="36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ัวปลี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7E3AAE" w:rsidRDefault="007E3AAE" w:rsidP="007E3AAE">
      <w:pPr>
        <w:pStyle w:val="a3"/>
        <w:numPr>
          <w:ilvl w:val="0"/>
          <w:numId w:val="28"/>
        </w:numPr>
        <w:spacing w:after="0"/>
        <w:ind w:left="36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ักชีหั่นหยา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</w:t>
      </w:r>
    </w:p>
    <w:p w:rsidR="007E3AAE" w:rsidRDefault="007E3AAE" w:rsidP="007E3AAE">
      <w:pPr>
        <w:pStyle w:val="a3"/>
        <w:numPr>
          <w:ilvl w:val="0"/>
          <w:numId w:val="28"/>
        </w:numPr>
        <w:spacing w:after="0"/>
        <w:ind w:left="360"/>
        <w:jc w:val="thaiDistribute"/>
        <w:rPr>
          <w:rFonts w:asciiTheme="majorBidi" w:hAnsiTheme="majorBidi" w:cstheme="majorBidi"/>
          <w:sz w:val="32"/>
          <w:szCs w:val="32"/>
        </w:rPr>
      </w:pPr>
      <w:r w:rsidRPr="007E3AAE">
        <w:rPr>
          <w:rFonts w:asciiTheme="majorBidi" w:hAnsiTheme="majorBidi" w:cstheme="majorBidi" w:hint="cs"/>
          <w:sz w:val="32"/>
          <w:szCs w:val="32"/>
          <w:cs/>
        </w:rPr>
        <w:t>พริกขี้หนูทุบ</w:t>
      </w:r>
      <w:r w:rsidRPr="007E3AAE">
        <w:rPr>
          <w:rFonts w:asciiTheme="majorBidi" w:hAnsiTheme="majorBidi" w:cstheme="majorBidi" w:hint="cs"/>
          <w:sz w:val="32"/>
          <w:szCs w:val="32"/>
          <w:cs/>
        </w:rPr>
        <w:tab/>
      </w:r>
      <w:r w:rsidRPr="007E3AAE">
        <w:rPr>
          <w:rFonts w:asciiTheme="majorBidi" w:hAnsiTheme="majorBidi" w:cstheme="majorBidi" w:hint="cs"/>
          <w:sz w:val="32"/>
          <w:szCs w:val="32"/>
          <w:cs/>
        </w:rPr>
        <w:tab/>
      </w:r>
      <w:r w:rsidRPr="007E3AAE">
        <w:rPr>
          <w:rFonts w:asciiTheme="majorBidi" w:hAnsiTheme="majorBidi" w:cstheme="majorBidi" w:hint="cs"/>
          <w:sz w:val="32"/>
          <w:szCs w:val="32"/>
          <w:cs/>
        </w:rPr>
        <w:tab/>
      </w:r>
      <w:r w:rsidRPr="007E3AAE">
        <w:rPr>
          <w:rFonts w:asciiTheme="majorBidi" w:hAnsiTheme="majorBidi" w:cstheme="majorBidi" w:hint="cs"/>
          <w:sz w:val="32"/>
          <w:szCs w:val="32"/>
          <w:cs/>
        </w:rPr>
        <w:tab/>
      </w:r>
      <w:r w:rsidRPr="007E3AAE">
        <w:rPr>
          <w:rFonts w:asciiTheme="majorBidi" w:hAnsiTheme="majorBidi" w:cstheme="majorBidi"/>
          <w:sz w:val="32"/>
          <w:szCs w:val="32"/>
        </w:rPr>
        <w:t>2</w:t>
      </w:r>
      <w:r w:rsidRPr="007E3AAE">
        <w:rPr>
          <w:rFonts w:asciiTheme="majorBidi" w:hAnsiTheme="majorBidi" w:cstheme="majorBidi"/>
          <w:sz w:val="32"/>
          <w:szCs w:val="32"/>
        </w:rPr>
        <w:tab/>
      </w:r>
      <w:r w:rsidRPr="007E3AAE"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7E3AAE" w:rsidRDefault="007E3AAE" w:rsidP="007E3AAE">
      <w:pPr>
        <w:pStyle w:val="a3"/>
        <w:numPr>
          <w:ilvl w:val="0"/>
          <w:numId w:val="28"/>
        </w:numPr>
        <w:spacing w:after="0"/>
        <w:ind w:left="36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คั่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7E3AAE" w:rsidRDefault="007E3AAE" w:rsidP="007E3AAE">
      <w:pPr>
        <w:pStyle w:val="a3"/>
        <w:numPr>
          <w:ilvl w:val="0"/>
          <w:numId w:val="28"/>
        </w:numPr>
        <w:spacing w:after="0"/>
        <w:ind w:left="36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ทุ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ลีบ</w:t>
      </w:r>
    </w:p>
    <w:p w:rsidR="007E3AAE" w:rsidRDefault="007E3AAE" w:rsidP="007E3AAE">
      <w:pPr>
        <w:pStyle w:val="a3"/>
        <w:numPr>
          <w:ilvl w:val="0"/>
          <w:numId w:val="28"/>
        </w:numPr>
        <w:spacing w:after="0"/>
        <w:ind w:left="36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ซอยคั่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7E3AAE" w:rsidRDefault="007E3AAE" w:rsidP="007E3AAE">
      <w:pPr>
        <w:pStyle w:val="a3"/>
        <w:numPr>
          <w:ilvl w:val="0"/>
          <w:numId w:val="28"/>
        </w:numPr>
        <w:spacing w:after="0"/>
        <w:ind w:left="36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ทุ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7E3AAE" w:rsidRDefault="007E3AAE" w:rsidP="007E3AAE">
      <w:pPr>
        <w:pStyle w:val="a3"/>
        <w:numPr>
          <w:ilvl w:val="0"/>
          <w:numId w:val="28"/>
        </w:numPr>
        <w:spacing w:after="0"/>
        <w:ind w:left="36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ซอยคั่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7E3AAE" w:rsidRDefault="007E3AAE" w:rsidP="007E3AAE">
      <w:pPr>
        <w:pStyle w:val="a3"/>
        <w:numPr>
          <w:ilvl w:val="0"/>
          <w:numId w:val="28"/>
        </w:numPr>
        <w:spacing w:after="0"/>
        <w:ind w:left="36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้าวสาร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7E3AAE" w:rsidRDefault="007E3AAE" w:rsidP="007E3AAE">
      <w:pPr>
        <w:pStyle w:val="a3"/>
        <w:numPr>
          <w:ilvl w:val="0"/>
          <w:numId w:val="28"/>
        </w:numPr>
        <w:spacing w:after="0"/>
        <w:ind w:left="36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หั่นบา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ต้น</w:t>
      </w:r>
    </w:p>
    <w:p w:rsidR="00A31670" w:rsidRDefault="00A31670" w:rsidP="007E3AAE">
      <w:pPr>
        <w:pStyle w:val="a3"/>
        <w:numPr>
          <w:ilvl w:val="0"/>
          <w:numId w:val="28"/>
        </w:numPr>
        <w:spacing w:after="0"/>
        <w:ind w:left="36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มะกรูดฉี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ใบ</w:t>
      </w:r>
    </w:p>
    <w:p w:rsidR="00A31670" w:rsidRDefault="00A31670" w:rsidP="007E3AAE">
      <w:pPr>
        <w:pStyle w:val="a3"/>
        <w:numPr>
          <w:ilvl w:val="0"/>
          <w:numId w:val="28"/>
        </w:numPr>
        <w:spacing w:after="0"/>
        <w:ind w:left="36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เปล่า น้ำ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A31670" w:rsidRDefault="00A31670" w:rsidP="007E3AAE">
      <w:pPr>
        <w:pStyle w:val="a3"/>
        <w:numPr>
          <w:ilvl w:val="0"/>
          <w:numId w:val="28"/>
        </w:numPr>
        <w:spacing w:after="0"/>
        <w:ind w:left="36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 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C409B6" w:rsidRDefault="00C409B6" w:rsidP="00C409B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C409B6" w:rsidRDefault="00C409B6" w:rsidP="00C409B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C409B6" w:rsidRDefault="00C409B6" w:rsidP="00C409B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C409B6" w:rsidRDefault="00C409B6" w:rsidP="00C409B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C409B6" w:rsidRDefault="00C409B6" w:rsidP="00C409B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C409B6" w:rsidRDefault="00C409B6" w:rsidP="00C409B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C409B6" w:rsidRDefault="00C409B6" w:rsidP="00C409B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C409B6" w:rsidRDefault="00C409B6" w:rsidP="00C409B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C409B6" w:rsidRDefault="00C409B6" w:rsidP="00C409B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C409B6" w:rsidRDefault="00C409B6" w:rsidP="00C409B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C409B6" w:rsidRDefault="00C409B6" w:rsidP="00C409B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C409B6" w:rsidRPr="006C72AE" w:rsidRDefault="00C409B6" w:rsidP="00C409B6">
      <w:pPr>
        <w:pStyle w:val="a3"/>
        <w:numPr>
          <w:ilvl w:val="0"/>
          <w:numId w:val="1"/>
        </w:num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ผัดกะหล่ำปีกุ้งสด</w:t>
      </w:r>
    </w:p>
    <w:p w:rsidR="00C409B6" w:rsidRPr="006C72AE" w:rsidRDefault="00C409B6" w:rsidP="00C409B6">
      <w:p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C409B6" w:rsidRDefault="00C409B6" w:rsidP="00C409B6">
      <w:pPr>
        <w:pStyle w:val="a3"/>
        <w:numPr>
          <w:ilvl w:val="0"/>
          <w:numId w:val="29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ุ้งส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ab/>
        <w:t>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ตัว</w:t>
      </w:r>
    </w:p>
    <w:p w:rsidR="00C409B6" w:rsidRDefault="00C409B6" w:rsidP="00C409B6">
      <w:pPr>
        <w:pStyle w:val="a3"/>
        <w:numPr>
          <w:ilvl w:val="0"/>
          <w:numId w:val="29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หล่ำปลี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จาน</w:t>
      </w:r>
    </w:p>
    <w:p w:rsidR="00C409B6" w:rsidRDefault="00C409B6" w:rsidP="00C409B6">
      <w:pPr>
        <w:pStyle w:val="a3"/>
        <w:numPr>
          <w:ilvl w:val="0"/>
          <w:numId w:val="29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ทุ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ทุบ</w:t>
      </w:r>
    </w:p>
    <w:p w:rsidR="00C409B6" w:rsidRDefault="00C409B6" w:rsidP="00C409B6">
      <w:pPr>
        <w:pStyle w:val="a3"/>
        <w:numPr>
          <w:ilvl w:val="0"/>
          <w:numId w:val="29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 ซีอิ้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C409B6" w:rsidRDefault="00C409B6" w:rsidP="00C409B6">
      <w:pPr>
        <w:pStyle w:val="a3"/>
        <w:numPr>
          <w:ilvl w:val="0"/>
          <w:numId w:val="29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ันห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C409B6" w:rsidRDefault="00C409B6" w:rsidP="00C409B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C409B6" w:rsidRPr="006C72AE" w:rsidRDefault="00C409B6" w:rsidP="00C409B6">
      <w:pPr>
        <w:pStyle w:val="a3"/>
        <w:numPr>
          <w:ilvl w:val="0"/>
          <w:numId w:val="1"/>
        </w:num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ต้มมะระไก่</w:t>
      </w:r>
    </w:p>
    <w:p w:rsidR="00C409B6" w:rsidRDefault="00C409B6" w:rsidP="00C409B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C409B6" w:rsidRDefault="00C409B6" w:rsidP="00C409B6">
      <w:pPr>
        <w:pStyle w:val="a3"/>
        <w:numPr>
          <w:ilvl w:val="0"/>
          <w:numId w:val="30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นื้ออกไก่หั่นชิ้นบา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C409B6" w:rsidRDefault="00C409B6" w:rsidP="00C409B6">
      <w:pPr>
        <w:pStyle w:val="a3"/>
        <w:numPr>
          <w:ilvl w:val="0"/>
          <w:numId w:val="30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ระหั่นชิ้นพอคำ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4-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ิ้น</w:t>
      </w:r>
    </w:p>
    <w:p w:rsidR="00C409B6" w:rsidRDefault="00C409B6" w:rsidP="00C409B6">
      <w:pPr>
        <w:pStyle w:val="a3"/>
        <w:numPr>
          <w:ilvl w:val="0"/>
          <w:numId w:val="30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รากผักชีโขล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C409B6" w:rsidRDefault="00C409B6" w:rsidP="00C409B6">
      <w:pPr>
        <w:pStyle w:val="a3"/>
        <w:numPr>
          <w:ilvl w:val="0"/>
          <w:numId w:val="30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ไทยโขล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¼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C409B6" w:rsidRDefault="00C409B6" w:rsidP="00C409B6">
      <w:pPr>
        <w:pStyle w:val="a3"/>
        <w:numPr>
          <w:ilvl w:val="0"/>
          <w:numId w:val="30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ต้าเจี้ย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C409B6" w:rsidRDefault="00C409B6" w:rsidP="00C409B6">
      <w:pPr>
        <w:pStyle w:val="a3"/>
        <w:numPr>
          <w:ilvl w:val="0"/>
          <w:numId w:val="30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ซีอิ้วข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C409B6" w:rsidRDefault="00C409B6" w:rsidP="00C409B6">
      <w:pPr>
        <w:pStyle w:val="a3"/>
        <w:numPr>
          <w:ilvl w:val="0"/>
          <w:numId w:val="30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 ¼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C409B6" w:rsidRDefault="00C409B6" w:rsidP="00C409B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7E36A6" w:rsidRDefault="007E36A6" w:rsidP="00C409B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7E36A6" w:rsidRDefault="007E36A6" w:rsidP="00C409B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7E36A6" w:rsidRDefault="007E36A6" w:rsidP="00C409B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7E36A6" w:rsidRDefault="007E36A6" w:rsidP="00C409B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7E36A6" w:rsidRDefault="007E36A6" w:rsidP="00C409B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7E36A6" w:rsidRDefault="007E36A6" w:rsidP="00C409B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7E36A6" w:rsidRDefault="007E36A6" w:rsidP="00C409B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7E36A6" w:rsidRDefault="007E36A6" w:rsidP="00C409B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7E36A6" w:rsidRDefault="007E36A6" w:rsidP="00C409B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C409B6" w:rsidRPr="006C72AE" w:rsidRDefault="00C409B6" w:rsidP="00C409B6">
      <w:pPr>
        <w:pStyle w:val="a3"/>
        <w:numPr>
          <w:ilvl w:val="0"/>
          <w:numId w:val="1"/>
        </w:num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น้ำพริกอ่องมะแว้งเครือ</w:t>
      </w:r>
    </w:p>
    <w:p w:rsidR="00E12B2A" w:rsidRDefault="00E12B2A" w:rsidP="00E12B2A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E12B2A" w:rsidRDefault="007E36A6" w:rsidP="00E12B2A">
      <w:pPr>
        <w:pStyle w:val="a3"/>
        <w:numPr>
          <w:ilvl w:val="0"/>
          <w:numId w:val="31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เม็ดใหญ่แกะเมล็ดออกแช่น้ำ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7E36A6" w:rsidRDefault="007E36A6" w:rsidP="00E12B2A">
      <w:pPr>
        <w:pStyle w:val="a3"/>
        <w:numPr>
          <w:ilvl w:val="0"/>
          <w:numId w:val="31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นื้อหมูสั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0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7E36A6" w:rsidRDefault="007E36A6" w:rsidP="00E12B2A">
      <w:pPr>
        <w:pStyle w:val="a3"/>
        <w:numPr>
          <w:ilvl w:val="0"/>
          <w:numId w:val="31"/>
        </w:numPr>
        <w:spacing w:after="0"/>
        <w:jc w:val="thaiDistribute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ักชี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7E36A6" w:rsidRDefault="007E36A6" w:rsidP="00E12B2A">
      <w:pPr>
        <w:pStyle w:val="a3"/>
        <w:numPr>
          <w:ilvl w:val="0"/>
          <w:numId w:val="31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เขือเทศหั่นชิ้นเล็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 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ลูก</w:t>
      </w:r>
    </w:p>
    <w:p w:rsidR="007E36A6" w:rsidRDefault="007E36A6" w:rsidP="00E12B2A">
      <w:pPr>
        <w:pStyle w:val="a3"/>
        <w:numPr>
          <w:ilvl w:val="0"/>
          <w:numId w:val="31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ซอย หอมแด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¼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7E36A6" w:rsidRDefault="007E36A6" w:rsidP="00E12B2A">
      <w:pPr>
        <w:pStyle w:val="a3"/>
        <w:numPr>
          <w:ilvl w:val="0"/>
          <w:numId w:val="31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¼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7E36A6" w:rsidRDefault="007E36A6" w:rsidP="00E12B2A">
      <w:pPr>
        <w:pStyle w:val="a3"/>
        <w:numPr>
          <w:ilvl w:val="0"/>
          <w:numId w:val="31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7E36A6" w:rsidRDefault="007E36A6" w:rsidP="00E12B2A">
      <w:pPr>
        <w:pStyle w:val="a3"/>
        <w:numPr>
          <w:ilvl w:val="0"/>
          <w:numId w:val="31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ต้าเจี้ยวดำ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7E36A6" w:rsidRDefault="007E36A6" w:rsidP="00E12B2A">
      <w:pPr>
        <w:pStyle w:val="a3"/>
        <w:numPr>
          <w:ilvl w:val="0"/>
          <w:numId w:val="31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ันพืช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7E36A6" w:rsidRDefault="007E36A6" w:rsidP="00E12B2A">
      <w:pPr>
        <w:pStyle w:val="a3"/>
        <w:numPr>
          <w:ilvl w:val="0"/>
          <w:numId w:val="31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ลูกมะแว้งเครือ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0-2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ลูก</w:t>
      </w:r>
    </w:p>
    <w:p w:rsidR="007E36A6" w:rsidRDefault="007E36A6" w:rsidP="007E36A6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7E36A6" w:rsidRPr="006C72AE" w:rsidRDefault="00C5727F" w:rsidP="00C5727F">
      <w:pPr>
        <w:pStyle w:val="a3"/>
        <w:numPr>
          <w:ilvl w:val="0"/>
          <w:numId w:val="1"/>
        </w:num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แกงจืดไก่สับตำลึง</w:t>
      </w:r>
    </w:p>
    <w:p w:rsidR="00C5727F" w:rsidRDefault="00C5727F" w:rsidP="00C5727F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C5727F" w:rsidRDefault="00C5727F" w:rsidP="00C5727F">
      <w:pPr>
        <w:pStyle w:val="a3"/>
        <w:numPr>
          <w:ilvl w:val="0"/>
          <w:numId w:val="32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นื้อไก่สันในสั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C5727F" w:rsidRDefault="00C5727F" w:rsidP="00C5727F">
      <w:pPr>
        <w:pStyle w:val="a3"/>
        <w:numPr>
          <w:ilvl w:val="0"/>
          <w:numId w:val="32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ำลึงเด็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C5727F" w:rsidRDefault="00C5727F" w:rsidP="00C5727F">
      <w:pPr>
        <w:pStyle w:val="a3"/>
        <w:numPr>
          <w:ilvl w:val="0"/>
          <w:numId w:val="32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รากผักชีหั่นละเอีย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C5727F" w:rsidRDefault="00C5727F" w:rsidP="00C5727F">
      <w:pPr>
        <w:pStyle w:val="a3"/>
        <w:numPr>
          <w:ilvl w:val="0"/>
          <w:numId w:val="32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โขล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C5727F" w:rsidRDefault="00C5727F" w:rsidP="00C5727F">
      <w:pPr>
        <w:pStyle w:val="a3"/>
        <w:numPr>
          <w:ilvl w:val="0"/>
          <w:numId w:val="32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สั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C5727F" w:rsidRDefault="00C5727F" w:rsidP="00C5727F">
      <w:pPr>
        <w:pStyle w:val="a3"/>
        <w:numPr>
          <w:ilvl w:val="0"/>
          <w:numId w:val="32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ไทย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¼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C5727F" w:rsidRDefault="00C5727F" w:rsidP="00C5727F">
      <w:pPr>
        <w:pStyle w:val="a3"/>
        <w:numPr>
          <w:ilvl w:val="0"/>
          <w:numId w:val="32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C5727F" w:rsidRDefault="00C5727F" w:rsidP="00C5727F">
      <w:pPr>
        <w:pStyle w:val="a3"/>
        <w:numPr>
          <w:ilvl w:val="0"/>
          <w:numId w:val="32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น้ำส</w:t>
      </w:r>
      <w:proofErr w:type="spellEnd"/>
      <w:r>
        <w:rPr>
          <w:rFonts w:asciiTheme="majorBidi" w:hAnsiTheme="majorBidi" w:cstheme="majorBidi" w:hint="cs"/>
          <w:sz w:val="32"/>
          <w:szCs w:val="32"/>
          <w:cs/>
        </w:rPr>
        <w:t>ต๊อกไก่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 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C5727F" w:rsidRPr="00C5727F" w:rsidRDefault="00C5727F" w:rsidP="00C5727F">
      <w:pPr>
        <w:pStyle w:val="a3"/>
        <w:numPr>
          <w:ilvl w:val="0"/>
          <w:numId w:val="32"/>
        </w:numPr>
        <w:spacing w:after="0"/>
        <w:jc w:val="thaiDistribute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ันพืช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7E3AAE" w:rsidRDefault="007E3AAE" w:rsidP="007E3AAE">
      <w:pPr>
        <w:spacing w:after="0"/>
        <w:jc w:val="thaiDistribute"/>
        <w:rPr>
          <w:rFonts w:asciiTheme="majorBidi" w:hAnsiTheme="majorBidi" w:cstheme="majorBidi"/>
          <w:sz w:val="32"/>
          <w:szCs w:val="32"/>
        </w:rPr>
      </w:pPr>
    </w:p>
    <w:p w:rsidR="00C5727F" w:rsidRDefault="00C5727F" w:rsidP="007E3AAE">
      <w:pPr>
        <w:spacing w:after="0"/>
        <w:jc w:val="thaiDistribute"/>
        <w:rPr>
          <w:rFonts w:asciiTheme="majorBidi" w:hAnsiTheme="majorBidi" w:cstheme="majorBidi"/>
          <w:sz w:val="32"/>
          <w:szCs w:val="32"/>
        </w:rPr>
      </w:pPr>
    </w:p>
    <w:p w:rsidR="00C5727F" w:rsidRDefault="00C5727F" w:rsidP="007E3AAE">
      <w:pPr>
        <w:spacing w:after="0"/>
        <w:jc w:val="thaiDistribute"/>
        <w:rPr>
          <w:rFonts w:asciiTheme="majorBidi" w:hAnsiTheme="majorBidi" w:cstheme="majorBidi"/>
          <w:sz w:val="32"/>
          <w:szCs w:val="32"/>
        </w:rPr>
      </w:pPr>
    </w:p>
    <w:p w:rsidR="00C5727F" w:rsidRPr="006C72AE" w:rsidRDefault="00C5727F" w:rsidP="00C5727F">
      <w:pPr>
        <w:pStyle w:val="a3"/>
        <w:numPr>
          <w:ilvl w:val="0"/>
          <w:numId w:val="1"/>
        </w:num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แกงส้มผักรวมมิตร</w:t>
      </w:r>
    </w:p>
    <w:p w:rsidR="00C5727F" w:rsidRDefault="00C5727F" w:rsidP="00C5727F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C5727F" w:rsidRDefault="00C5727F" w:rsidP="00C5727F">
      <w:pPr>
        <w:pStyle w:val="a3"/>
        <w:numPr>
          <w:ilvl w:val="0"/>
          <w:numId w:val="33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ุ้งแม่น้ำ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ตัว</w:t>
      </w:r>
    </w:p>
    <w:p w:rsidR="00C5727F" w:rsidRDefault="00C5727F" w:rsidP="00C5727F">
      <w:pPr>
        <w:pStyle w:val="a3"/>
        <w:numPr>
          <w:ilvl w:val="0"/>
          <w:numId w:val="33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แค</w:t>
      </w: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รอท</w:t>
      </w:r>
      <w:proofErr w:type="spellEnd"/>
      <w:r>
        <w:rPr>
          <w:rFonts w:asciiTheme="majorBidi" w:hAnsiTheme="majorBidi" w:cstheme="majorBidi" w:hint="cs"/>
          <w:sz w:val="32"/>
          <w:szCs w:val="32"/>
          <w:cs/>
        </w:rPr>
        <w:t xml:space="preserve"> ถั่วฝักยาว กะหล่ำปลี กวางตุ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C5727F" w:rsidRDefault="00C5727F" w:rsidP="00C5727F">
      <w:pPr>
        <w:pStyle w:val="a3"/>
        <w:numPr>
          <w:ilvl w:val="0"/>
          <w:numId w:val="33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เขือเทศหั่นเสี้ย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ลูกใหญ่</w:t>
      </w:r>
    </w:p>
    <w:p w:rsidR="00C5727F" w:rsidRDefault="00C5727F" w:rsidP="00C5727F">
      <w:pPr>
        <w:pStyle w:val="a3"/>
        <w:numPr>
          <w:ilvl w:val="0"/>
          <w:numId w:val="33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พริกแกงส้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C5727F" w:rsidRDefault="00C5727F" w:rsidP="00C5727F">
      <w:pPr>
        <w:pStyle w:val="a3"/>
        <w:numPr>
          <w:ilvl w:val="0"/>
          <w:numId w:val="33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C5727F" w:rsidRDefault="00C5727F" w:rsidP="00C5727F">
      <w:pPr>
        <w:pStyle w:val="a3"/>
        <w:numPr>
          <w:ilvl w:val="0"/>
          <w:numId w:val="33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ขามเปีย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C5727F" w:rsidRDefault="00C5727F" w:rsidP="00C5727F">
      <w:pPr>
        <w:pStyle w:val="a3"/>
        <w:numPr>
          <w:ilvl w:val="0"/>
          <w:numId w:val="33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3903BC">
        <w:rPr>
          <w:rFonts w:asciiTheme="majorBidi" w:hAnsiTheme="majorBidi" w:cstheme="majorBidi" w:hint="cs"/>
          <w:sz w:val="32"/>
          <w:szCs w:val="32"/>
          <w:cs/>
        </w:rPr>
        <w:tab/>
      </w:r>
      <w:r w:rsidR="003903BC">
        <w:rPr>
          <w:rFonts w:asciiTheme="majorBidi" w:hAnsiTheme="majorBidi" w:cstheme="majorBidi"/>
          <w:sz w:val="32"/>
          <w:szCs w:val="32"/>
        </w:rPr>
        <w:t>1</w:t>
      </w:r>
      <w:r w:rsidR="003903BC">
        <w:rPr>
          <w:rFonts w:asciiTheme="majorBidi" w:hAnsiTheme="majorBidi" w:cstheme="majorBidi"/>
          <w:sz w:val="32"/>
          <w:szCs w:val="32"/>
        </w:rPr>
        <w:tab/>
      </w:r>
      <w:r w:rsidR="003903BC"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3903BC" w:rsidRDefault="003903BC" w:rsidP="003903BC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3903BC" w:rsidRPr="006C72AE" w:rsidRDefault="003903BC" w:rsidP="003903BC">
      <w:pPr>
        <w:pStyle w:val="a3"/>
        <w:numPr>
          <w:ilvl w:val="0"/>
          <w:numId w:val="1"/>
        </w:num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มะระขี้นกผัดไข่</w:t>
      </w:r>
    </w:p>
    <w:p w:rsidR="003903BC" w:rsidRPr="006C72AE" w:rsidRDefault="003903BC" w:rsidP="003903BC">
      <w:p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3903BC" w:rsidRDefault="003903BC" w:rsidP="003903BC">
      <w:pPr>
        <w:pStyle w:val="a3"/>
        <w:numPr>
          <w:ilvl w:val="0"/>
          <w:numId w:val="34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ระขี้นก มะระจี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ลูก</w:t>
      </w:r>
    </w:p>
    <w:p w:rsidR="003903BC" w:rsidRDefault="003903BC" w:rsidP="003903BC">
      <w:pPr>
        <w:pStyle w:val="a3"/>
        <w:numPr>
          <w:ilvl w:val="0"/>
          <w:numId w:val="34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ไข่ไก่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ฟอง</w:t>
      </w:r>
    </w:p>
    <w:p w:rsidR="003903BC" w:rsidRDefault="003903BC" w:rsidP="003903BC">
      <w:pPr>
        <w:pStyle w:val="a3"/>
        <w:numPr>
          <w:ilvl w:val="0"/>
          <w:numId w:val="34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สั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3903BC" w:rsidRDefault="003903BC" w:rsidP="003903BC">
      <w:pPr>
        <w:pStyle w:val="a3"/>
        <w:numPr>
          <w:ilvl w:val="0"/>
          <w:numId w:val="34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เจีย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3903BC" w:rsidRDefault="003903BC" w:rsidP="003903BC">
      <w:pPr>
        <w:pStyle w:val="a3"/>
        <w:numPr>
          <w:ilvl w:val="0"/>
          <w:numId w:val="34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3903BC" w:rsidRDefault="003903BC" w:rsidP="003903BC">
      <w:pPr>
        <w:pStyle w:val="a3"/>
        <w:numPr>
          <w:ilvl w:val="0"/>
          <w:numId w:val="34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ันพืช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3903BC" w:rsidRDefault="003903BC" w:rsidP="003903BC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3903BC" w:rsidRDefault="003903BC" w:rsidP="003903BC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3903BC" w:rsidRDefault="003903BC" w:rsidP="003903BC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3903BC" w:rsidRDefault="003903BC" w:rsidP="003903BC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3903BC" w:rsidRDefault="003903BC" w:rsidP="003903BC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3903BC" w:rsidRDefault="003903BC" w:rsidP="003903BC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3903BC" w:rsidRDefault="003903BC" w:rsidP="003903BC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3903BC" w:rsidRDefault="003903BC" w:rsidP="003903BC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3903BC" w:rsidRDefault="003903BC" w:rsidP="003903BC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3903BC" w:rsidRPr="006C72AE" w:rsidRDefault="00BF1E00" w:rsidP="003903BC">
      <w:pPr>
        <w:pStyle w:val="a3"/>
        <w:numPr>
          <w:ilvl w:val="0"/>
          <w:numId w:val="1"/>
        </w:num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ผัดถั่วงอกหมูพริกสด</w:t>
      </w:r>
    </w:p>
    <w:p w:rsidR="00BF1E00" w:rsidRDefault="00BF1E00" w:rsidP="00BF1E00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BF1E00" w:rsidRDefault="00BF1E00" w:rsidP="00BF1E00">
      <w:pPr>
        <w:pStyle w:val="a3"/>
        <w:numPr>
          <w:ilvl w:val="0"/>
          <w:numId w:val="35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ถั่วงอกเด็ดหา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0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405967" w:rsidRDefault="00BF1E00" w:rsidP="00405967">
      <w:pPr>
        <w:pStyle w:val="a3"/>
        <w:numPr>
          <w:ilvl w:val="0"/>
          <w:numId w:val="35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ชี้ฟ้าแดงเขียว 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4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BF1E00" w:rsidRDefault="00BF1E00" w:rsidP="00405967">
      <w:pPr>
        <w:pStyle w:val="a3"/>
        <w:numPr>
          <w:ilvl w:val="0"/>
          <w:numId w:val="35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ใหญ่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BF1E00" w:rsidRDefault="00BF1E00" w:rsidP="00405967">
      <w:pPr>
        <w:pStyle w:val="a3"/>
        <w:numPr>
          <w:ilvl w:val="0"/>
          <w:numId w:val="35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สับหยา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BF1E00" w:rsidRDefault="00BF1E00" w:rsidP="00405967">
      <w:pPr>
        <w:pStyle w:val="a3"/>
        <w:numPr>
          <w:ilvl w:val="0"/>
          <w:numId w:val="35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นื้อหมูสันในบ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BF1E00" w:rsidRDefault="00BF1E00" w:rsidP="00405967">
      <w:pPr>
        <w:pStyle w:val="a3"/>
        <w:numPr>
          <w:ilvl w:val="0"/>
          <w:numId w:val="35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586FE7" w:rsidRDefault="00BF1E00" w:rsidP="00405967">
      <w:pPr>
        <w:pStyle w:val="a3"/>
        <w:numPr>
          <w:ilvl w:val="0"/>
          <w:numId w:val="35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ันพืช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586FE7" w:rsidRDefault="00586FE7" w:rsidP="00586FE7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BF1E00" w:rsidRPr="006C72AE" w:rsidRDefault="00586FE7" w:rsidP="00586FE7">
      <w:pPr>
        <w:pStyle w:val="a3"/>
        <w:numPr>
          <w:ilvl w:val="0"/>
          <w:numId w:val="1"/>
        </w:num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สะตอผัดกะปิกับกุ้ง</w:t>
      </w:r>
    </w:p>
    <w:p w:rsidR="00586FE7" w:rsidRDefault="00586FE7" w:rsidP="00586FE7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586FE7" w:rsidRDefault="00586FE7" w:rsidP="00586FE7">
      <w:pPr>
        <w:pStyle w:val="a3"/>
        <w:numPr>
          <w:ilvl w:val="0"/>
          <w:numId w:val="36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สะตอเอาแต่เม็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0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586FE7" w:rsidRDefault="00586FE7" w:rsidP="00586FE7">
      <w:pPr>
        <w:pStyle w:val="a3"/>
        <w:numPr>
          <w:ilvl w:val="0"/>
          <w:numId w:val="36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สับหยา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¼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586FE7" w:rsidRDefault="00586FE7" w:rsidP="00586FE7">
      <w:pPr>
        <w:pStyle w:val="a3"/>
        <w:numPr>
          <w:ilvl w:val="0"/>
          <w:numId w:val="36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586FE7" w:rsidRDefault="00586FE7" w:rsidP="00586FE7">
      <w:pPr>
        <w:pStyle w:val="a3"/>
        <w:numPr>
          <w:ilvl w:val="0"/>
          <w:numId w:val="36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นื้อกุ้งสับหยา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586FE7" w:rsidRDefault="00586FE7" w:rsidP="00586FE7">
      <w:pPr>
        <w:pStyle w:val="a3"/>
        <w:numPr>
          <w:ilvl w:val="0"/>
          <w:numId w:val="36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สับหยา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586FE7" w:rsidRDefault="00586FE7" w:rsidP="00586FE7">
      <w:pPr>
        <w:pStyle w:val="a3"/>
        <w:numPr>
          <w:ilvl w:val="0"/>
          <w:numId w:val="36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ชี้ฟ้าแดงหั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586FE7" w:rsidRDefault="00586FE7" w:rsidP="00586FE7">
      <w:pPr>
        <w:pStyle w:val="a3"/>
        <w:numPr>
          <w:ilvl w:val="0"/>
          <w:numId w:val="36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ไทยอ่อ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่อ</w:t>
      </w:r>
    </w:p>
    <w:p w:rsidR="00E2100D" w:rsidRDefault="00E2100D" w:rsidP="00E2100D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E2100D" w:rsidRDefault="00E2100D" w:rsidP="00E2100D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E2100D" w:rsidRDefault="00E2100D" w:rsidP="00E2100D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E2100D" w:rsidRDefault="00E2100D" w:rsidP="00E2100D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E2100D" w:rsidRDefault="00E2100D" w:rsidP="00E2100D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E2100D" w:rsidRDefault="00E2100D" w:rsidP="00E2100D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E2100D" w:rsidRDefault="00E2100D" w:rsidP="00E2100D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E2100D" w:rsidRDefault="00E2100D" w:rsidP="00E2100D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E2100D" w:rsidRPr="006C72AE" w:rsidRDefault="00E2100D" w:rsidP="00E2100D">
      <w:pPr>
        <w:pStyle w:val="a3"/>
        <w:numPr>
          <w:ilvl w:val="0"/>
          <w:numId w:val="1"/>
        </w:num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แกง</w:t>
      </w:r>
      <w:proofErr w:type="spellStart"/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ผักเซียง</w:t>
      </w:r>
      <w:proofErr w:type="spellEnd"/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ดา</w:t>
      </w:r>
    </w:p>
    <w:p w:rsidR="00E2100D" w:rsidRDefault="00E2100D" w:rsidP="00E2100D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E2100D" w:rsidRDefault="00E2100D" w:rsidP="00E2100D">
      <w:pPr>
        <w:pStyle w:val="a3"/>
        <w:numPr>
          <w:ilvl w:val="0"/>
          <w:numId w:val="37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ยอด</w:t>
      </w: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ผักเซียง</w:t>
      </w:r>
      <w:proofErr w:type="spellEnd"/>
      <w:r>
        <w:rPr>
          <w:rFonts w:asciiTheme="majorBidi" w:hAnsiTheme="majorBidi" w:cstheme="majorBidi" w:hint="cs"/>
          <w:sz w:val="32"/>
          <w:szCs w:val="32"/>
          <w:cs/>
        </w:rPr>
        <w:t>ด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0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E2100D" w:rsidRDefault="00E2100D" w:rsidP="00E2100D">
      <w:pPr>
        <w:pStyle w:val="a3"/>
        <w:numPr>
          <w:ilvl w:val="0"/>
          <w:numId w:val="37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ปลาช่อนย่างแกะเอาแต่เนื้อ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E2100D" w:rsidRDefault="00E2100D" w:rsidP="00E2100D">
      <w:pPr>
        <w:pStyle w:val="a3"/>
        <w:numPr>
          <w:ilvl w:val="0"/>
          <w:numId w:val="37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ชะอมเด็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E2100D" w:rsidRDefault="00E2100D" w:rsidP="00E2100D">
      <w:pPr>
        <w:pStyle w:val="a3"/>
        <w:numPr>
          <w:ilvl w:val="0"/>
          <w:numId w:val="37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ชี้ฟ้าย่า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E2100D" w:rsidRDefault="00E2100D" w:rsidP="00E2100D">
      <w:pPr>
        <w:pStyle w:val="a3"/>
        <w:numPr>
          <w:ilvl w:val="0"/>
          <w:numId w:val="37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¼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E2100D" w:rsidRDefault="00E2100D" w:rsidP="00E2100D">
      <w:pPr>
        <w:pStyle w:val="a3"/>
        <w:numPr>
          <w:ilvl w:val="0"/>
          <w:numId w:val="37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E2100D" w:rsidRDefault="00E2100D" w:rsidP="00E2100D">
      <w:pPr>
        <w:pStyle w:val="a3"/>
        <w:numPr>
          <w:ilvl w:val="0"/>
          <w:numId w:val="37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E2100D" w:rsidRDefault="00E2100D" w:rsidP="00E2100D">
      <w:pPr>
        <w:pStyle w:val="a3"/>
        <w:numPr>
          <w:ilvl w:val="0"/>
          <w:numId w:val="37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E2100D" w:rsidRDefault="00E2100D" w:rsidP="00E2100D">
      <w:pPr>
        <w:pStyle w:val="a3"/>
        <w:numPr>
          <w:ilvl w:val="0"/>
          <w:numId w:val="37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F41FB3" w:rsidRDefault="00F41FB3" w:rsidP="00F41FB3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F41FB3" w:rsidRPr="006C72AE" w:rsidRDefault="00F41FB3" w:rsidP="00F41FB3">
      <w:pPr>
        <w:pStyle w:val="a3"/>
        <w:numPr>
          <w:ilvl w:val="0"/>
          <w:numId w:val="1"/>
        </w:num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แกงส้มตำลึงปลาช่อนพริกสด</w:t>
      </w:r>
    </w:p>
    <w:p w:rsidR="00F41FB3" w:rsidRPr="006C72AE" w:rsidRDefault="00F41FB3" w:rsidP="00F41FB3">
      <w:p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F41FB3" w:rsidRDefault="00F41FB3" w:rsidP="00F41FB3">
      <w:pPr>
        <w:pStyle w:val="a3"/>
        <w:numPr>
          <w:ilvl w:val="0"/>
          <w:numId w:val="38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ำลึงเด็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F41FB3" w:rsidRDefault="00F41FB3" w:rsidP="00F41FB3">
      <w:pPr>
        <w:pStyle w:val="a3"/>
        <w:numPr>
          <w:ilvl w:val="0"/>
          <w:numId w:val="38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เขือเทศหั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ลูก</w:t>
      </w:r>
    </w:p>
    <w:p w:rsidR="00F41FB3" w:rsidRDefault="00F41FB3" w:rsidP="00F41FB3">
      <w:pPr>
        <w:pStyle w:val="a3"/>
        <w:numPr>
          <w:ilvl w:val="0"/>
          <w:numId w:val="38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นื้อปลาช่อ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0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F41FB3" w:rsidRDefault="00F41FB3" w:rsidP="00F41FB3">
      <w:pPr>
        <w:pStyle w:val="a3"/>
        <w:numPr>
          <w:ilvl w:val="0"/>
          <w:numId w:val="38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ขามเปีย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 xml:space="preserve"> ช้อนโต๊ะ</w:t>
      </w:r>
    </w:p>
    <w:p w:rsidR="00F41FB3" w:rsidRDefault="00F41FB3" w:rsidP="00F41FB3">
      <w:pPr>
        <w:pStyle w:val="a3"/>
        <w:numPr>
          <w:ilvl w:val="0"/>
          <w:numId w:val="38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F41FB3" w:rsidRDefault="00F41FB3" w:rsidP="00F41FB3">
      <w:pPr>
        <w:pStyle w:val="a3"/>
        <w:numPr>
          <w:ilvl w:val="0"/>
          <w:numId w:val="38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F41FB3" w:rsidRPr="006C72AE" w:rsidRDefault="00F41FB3" w:rsidP="00F41FB3">
      <w:p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พริกแกง</w:t>
      </w:r>
    </w:p>
    <w:p w:rsidR="00F41FB3" w:rsidRDefault="00F41FB3" w:rsidP="00F41FB3">
      <w:pPr>
        <w:pStyle w:val="a3"/>
        <w:numPr>
          <w:ilvl w:val="0"/>
          <w:numId w:val="39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ชี้ฟ้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F41FB3" w:rsidRDefault="00F41FB3" w:rsidP="00F41FB3">
      <w:pPr>
        <w:pStyle w:val="a3"/>
        <w:numPr>
          <w:ilvl w:val="0"/>
          <w:numId w:val="39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¼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F41FB3" w:rsidRDefault="00F41FB3" w:rsidP="00F41FB3">
      <w:pPr>
        <w:pStyle w:val="a3"/>
        <w:numPr>
          <w:ilvl w:val="0"/>
          <w:numId w:val="39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F41FB3" w:rsidRDefault="00F41FB3" w:rsidP="00F41FB3">
      <w:pPr>
        <w:pStyle w:val="a3"/>
        <w:numPr>
          <w:ilvl w:val="0"/>
          <w:numId w:val="39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F41FB3" w:rsidRDefault="00F41FB3" w:rsidP="00F41FB3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F41FB3" w:rsidRDefault="00F41FB3" w:rsidP="00F41FB3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F41FB3" w:rsidRPr="006C72AE" w:rsidRDefault="004B4D53" w:rsidP="004B4D53">
      <w:pPr>
        <w:pStyle w:val="a3"/>
        <w:numPr>
          <w:ilvl w:val="0"/>
          <w:numId w:val="1"/>
        </w:numPr>
        <w:spacing w:after="0"/>
        <w:jc w:val="thaiDistribute"/>
        <w:rPr>
          <w:rFonts w:asciiTheme="majorBidi" w:hAnsiTheme="majorBidi" w:cstheme="majorBidi" w:hint="cs"/>
          <w:b/>
          <w:bCs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ผัดกระเพราไก่</w:t>
      </w:r>
    </w:p>
    <w:p w:rsidR="004B4D53" w:rsidRDefault="004B4D53" w:rsidP="004B4D53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 w:rsidRPr="006C72AE">
        <w:rPr>
          <w:rFonts w:asciiTheme="majorBidi" w:hAnsiTheme="majorBidi" w:cstheme="majorBidi" w:hint="cs"/>
          <w:b/>
          <w:bCs/>
          <w:sz w:val="32"/>
          <w:szCs w:val="32"/>
          <w:cs/>
        </w:rPr>
        <w:t>เครื่องปรุง</w:t>
      </w:r>
    </w:p>
    <w:p w:rsidR="00004327" w:rsidRDefault="00C0527A" w:rsidP="00004327">
      <w:pPr>
        <w:pStyle w:val="a3"/>
        <w:numPr>
          <w:ilvl w:val="0"/>
          <w:numId w:val="40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นื้อไก่เอาหนังออกสั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C0527A" w:rsidRDefault="00C0527A" w:rsidP="00004327">
      <w:pPr>
        <w:pStyle w:val="a3"/>
        <w:numPr>
          <w:ilvl w:val="0"/>
          <w:numId w:val="40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กะเพราแดงเด็ดเป็นใ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C0527A" w:rsidRDefault="00C0527A" w:rsidP="00004327">
      <w:pPr>
        <w:pStyle w:val="a3"/>
        <w:numPr>
          <w:ilvl w:val="0"/>
          <w:numId w:val="40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ชี้ฟ้าเหลือ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C0527A" w:rsidRDefault="00C0527A" w:rsidP="00004327">
      <w:pPr>
        <w:pStyle w:val="a3"/>
        <w:numPr>
          <w:ilvl w:val="0"/>
          <w:numId w:val="40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ขี้หนู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C0527A" w:rsidRDefault="00C0527A" w:rsidP="00004327">
      <w:pPr>
        <w:pStyle w:val="a3"/>
        <w:numPr>
          <w:ilvl w:val="0"/>
          <w:numId w:val="40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C0527A" w:rsidRDefault="00C0527A" w:rsidP="00004327">
      <w:pPr>
        <w:pStyle w:val="a3"/>
        <w:numPr>
          <w:ilvl w:val="0"/>
          <w:numId w:val="40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หั่นละเอีย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C0527A" w:rsidRDefault="00C0527A" w:rsidP="00004327">
      <w:pPr>
        <w:pStyle w:val="a3"/>
        <w:numPr>
          <w:ilvl w:val="0"/>
          <w:numId w:val="40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C0527A" w:rsidRDefault="00C0527A" w:rsidP="00004327">
      <w:pPr>
        <w:pStyle w:val="a3"/>
        <w:numPr>
          <w:ilvl w:val="0"/>
          <w:numId w:val="40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C0527A" w:rsidRDefault="00C0527A" w:rsidP="00004327">
      <w:pPr>
        <w:pStyle w:val="a3"/>
        <w:numPr>
          <w:ilvl w:val="0"/>
          <w:numId w:val="40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C0527A" w:rsidRDefault="00C0527A" w:rsidP="00004327">
      <w:pPr>
        <w:pStyle w:val="a3"/>
        <w:numPr>
          <w:ilvl w:val="0"/>
          <w:numId w:val="40"/>
        </w:num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ันพืช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A64583" w:rsidRDefault="00A64583" w:rsidP="00A64583">
      <w:pPr>
        <w:spacing w:after="0"/>
        <w:jc w:val="thaiDistribute"/>
        <w:rPr>
          <w:rFonts w:asciiTheme="majorBidi" w:hAnsiTheme="majorBidi" w:cstheme="majorBidi" w:hint="cs"/>
          <w:sz w:val="32"/>
          <w:szCs w:val="32"/>
        </w:rPr>
      </w:pPr>
    </w:p>
    <w:p w:rsidR="00A64583" w:rsidRDefault="00A64583" w:rsidP="00A64583">
      <w:pPr>
        <w:spacing w:after="0"/>
        <w:jc w:val="thaiDistribute"/>
        <w:rPr>
          <w:rFonts w:asciiTheme="majorBidi" w:hAnsiTheme="majorBidi" w:cstheme="majorBidi"/>
          <w:sz w:val="32"/>
          <w:szCs w:val="32"/>
          <w:cs/>
        </w:rPr>
      </w:pPr>
      <w:r>
        <w:rPr>
          <w:rFonts w:asciiTheme="majorBidi" w:hAnsiTheme="majorBidi" w:cstheme="majorBidi"/>
          <w:sz w:val="32"/>
          <w:szCs w:val="32"/>
          <w:cs/>
        </w:rPr>
        <w:fldChar w:fldCharType="begin"/>
      </w:r>
      <w:r>
        <w:rPr>
          <w:rFonts w:asciiTheme="majorBidi" w:hAnsiTheme="majorBidi" w:cstheme="majorBidi"/>
          <w:sz w:val="32"/>
          <w:szCs w:val="32"/>
        </w:rPr>
        <w:instrText xml:space="preserve"> ADDIN EN.CITE &lt;EndNote&gt;&lt;Cite&gt;&lt;Author&gt;</w:instrText>
      </w:r>
      <w:r>
        <w:rPr>
          <w:rFonts w:asciiTheme="majorBidi" w:hAnsiTheme="majorBidi" w:cstheme="majorBidi"/>
          <w:sz w:val="32"/>
          <w:szCs w:val="32"/>
          <w:cs/>
        </w:rPr>
        <w:instrText>จุไรรัตน์ เกิดดอนแฝก</w:instrText>
      </w:r>
      <w:r>
        <w:rPr>
          <w:rFonts w:asciiTheme="majorBidi" w:hAnsiTheme="majorBidi" w:cstheme="majorBidi"/>
          <w:sz w:val="32"/>
          <w:szCs w:val="32"/>
        </w:rPr>
        <w:instrText>&lt;/Author&gt;&lt;Year&gt;2548&lt;/Year&gt;&lt;RecNum&gt;9&lt;/RecNum&gt;&lt;record&gt;&lt;rec-number&gt;9&lt;/rec-number&gt;&lt;foreign-keys&gt;&lt;key app="EN" db-id="aespp99rux9w5vesdfp50xfp0a20za5fwerd"&gt;9&lt;/key&gt;&lt;/foreign-keys&gt;&lt;ref-type name="Book"&gt;6&lt;/ref-type&gt;&lt;contributors&gt;&lt;authors&gt;&lt;author&gt;&lt;style face="normal" font="default" charset="222" size="100%"&gt;</w:instrText>
      </w:r>
      <w:r>
        <w:rPr>
          <w:rFonts w:asciiTheme="majorBidi" w:hAnsiTheme="majorBidi" w:cstheme="majorBidi"/>
          <w:sz w:val="32"/>
          <w:szCs w:val="32"/>
          <w:cs/>
        </w:rPr>
        <w:instrText>จุไรรัตน์ เกิดดอนแฝก</w:instrText>
      </w:r>
      <w:r>
        <w:rPr>
          <w:rFonts w:asciiTheme="majorBidi" w:hAnsiTheme="majorBidi" w:cstheme="majorBidi"/>
          <w:sz w:val="32"/>
          <w:szCs w:val="32"/>
        </w:rPr>
        <w:instrText>,&lt;/style&gt;&lt;/author&gt;&lt;/authors&gt;&lt;/contributors&gt;&lt;titles&gt;&lt;title&gt;&lt;style face="normal" font="default" charset="222" size="100%"&gt;</w:instrText>
      </w:r>
      <w:r>
        <w:rPr>
          <w:rFonts w:asciiTheme="majorBidi" w:hAnsiTheme="majorBidi" w:cstheme="majorBidi"/>
          <w:sz w:val="32"/>
          <w:szCs w:val="32"/>
          <w:cs/>
        </w:rPr>
        <w:instrText>สมุนไพรบำบัดเบาหวาน</w:instrText>
      </w:r>
      <w:r>
        <w:rPr>
          <w:rFonts w:asciiTheme="majorBidi" w:hAnsiTheme="majorBidi" w:cstheme="majorBidi"/>
          <w:sz w:val="32"/>
          <w:szCs w:val="32"/>
        </w:rPr>
        <w:instrText>&lt;/style&gt;&lt;/title&gt;&lt;/titles&gt;&lt;edition&gt;&lt;style face="normal" font="default" charset="222" size="100%"&gt;1&lt;/style&gt;&lt;/edition&gt;&lt;dates&gt;&lt;year&gt;&lt;style face="normal" font="default" charset="222" size="100%"&gt;2548&lt;/style&gt;&lt;/year&gt;&lt;/dates&gt;&lt;pub-location&gt;&lt;style face="normal" font="default" charset="222" size="100%"&gt;</w:instrText>
      </w:r>
      <w:r>
        <w:rPr>
          <w:rFonts w:asciiTheme="majorBidi" w:hAnsiTheme="majorBidi" w:cstheme="majorBidi"/>
          <w:sz w:val="32"/>
          <w:szCs w:val="32"/>
          <w:cs/>
        </w:rPr>
        <w:instrText>กรุงเทพฯ</w:instrText>
      </w:r>
      <w:r>
        <w:rPr>
          <w:rFonts w:asciiTheme="majorBidi" w:hAnsiTheme="majorBidi" w:cstheme="majorBidi"/>
          <w:sz w:val="32"/>
          <w:szCs w:val="32"/>
        </w:rPr>
        <w:instrText>&lt;/style&gt;&lt;/pub-location&gt;&lt;publisher&gt;&lt;style face="normal" font="default" charset="222" size="100%"&gt;</w:instrText>
      </w:r>
      <w:r>
        <w:rPr>
          <w:rFonts w:asciiTheme="majorBidi" w:hAnsiTheme="majorBidi" w:cstheme="majorBidi"/>
          <w:sz w:val="32"/>
          <w:szCs w:val="32"/>
          <w:cs/>
        </w:rPr>
        <w:instrText>เซเว่น พริ้นติ้ง กรุ๊ป จำกัด</w:instrText>
      </w:r>
      <w:r>
        <w:rPr>
          <w:rFonts w:asciiTheme="majorBidi" w:hAnsiTheme="majorBidi" w:cstheme="majorBidi"/>
          <w:sz w:val="32"/>
          <w:szCs w:val="32"/>
        </w:rPr>
        <w:instrText>&lt;/style&gt;&lt;/publisher&gt;&lt;urls&gt;&lt;/urls&gt;&lt;/record&gt;&lt;/Cite&gt;&lt;/EndNote&gt;</w:instrText>
      </w:r>
      <w:r>
        <w:rPr>
          <w:rFonts w:asciiTheme="majorBidi" w:hAnsiTheme="majorBidi" w:cstheme="majorBidi"/>
          <w:sz w:val="32"/>
          <w:szCs w:val="32"/>
          <w:cs/>
        </w:rPr>
        <w:fldChar w:fldCharType="separate"/>
      </w:r>
      <w:r>
        <w:rPr>
          <w:rFonts w:asciiTheme="majorBidi" w:hAnsiTheme="majorBidi" w:cstheme="majorBidi"/>
          <w:sz w:val="32"/>
          <w:szCs w:val="32"/>
          <w:cs/>
        </w:rPr>
        <w:t>(จุไรรัตน์ เกิดดอนแฝก</w:t>
      </w:r>
      <w:r>
        <w:rPr>
          <w:rFonts w:asciiTheme="majorBidi" w:hAnsiTheme="majorBidi" w:cstheme="majorBidi"/>
          <w:sz w:val="32"/>
          <w:szCs w:val="32"/>
        </w:rPr>
        <w:t xml:space="preserve">, </w:t>
      </w:r>
      <w:r>
        <w:rPr>
          <w:rFonts w:asciiTheme="majorBidi" w:hAnsiTheme="majorBidi" w:cstheme="majorBidi"/>
          <w:sz w:val="32"/>
          <w:szCs w:val="32"/>
          <w:cs/>
        </w:rPr>
        <w:t>2548)</w:t>
      </w:r>
      <w:r>
        <w:rPr>
          <w:rFonts w:asciiTheme="majorBidi" w:hAnsiTheme="majorBidi" w:cstheme="majorBidi"/>
          <w:sz w:val="32"/>
          <w:szCs w:val="32"/>
          <w:cs/>
        </w:rPr>
        <w:fldChar w:fldCharType="end"/>
      </w:r>
      <w:bookmarkStart w:id="0" w:name="_GoBack"/>
      <w:bookmarkEnd w:id="0"/>
    </w:p>
    <w:p w:rsidR="00A64583" w:rsidRPr="00A64583" w:rsidRDefault="00A64583" w:rsidP="00A64583">
      <w:pPr>
        <w:spacing w:after="0" w:line="240" w:lineRule="auto"/>
        <w:ind w:left="720" w:hanging="720"/>
        <w:jc w:val="thaiDistribute"/>
        <w:rPr>
          <w:rFonts w:ascii="Calibri" w:hAnsi="Calibri" w:cs="Calibri"/>
          <w:szCs w:val="32"/>
          <w:cs/>
        </w:rPr>
      </w:pPr>
      <w:r>
        <w:rPr>
          <w:rFonts w:asciiTheme="majorBidi" w:hAnsiTheme="majorBidi" w:cstheme="majorBidi"/>
          <w:sz w:val="32"/>
          <w:szCs w:val="32"/>
          <w:cs/>
        </w:rPr>
        <w:fldChar w:fldCharType="begin"/>
      </w:r>
      <w:r>
        <w:rPr>
          <w:rFonts w:asciiTheme="majorBidi" w:hAnsiTheme="majorBidi" w:cstheme="majorBidi"/>
          <w:sz w:val="32"/>
          <w:szCs w:val="32"/>
        </w:rPr>
        <w:instrText xml:space="preserve"> ADDIN EN.REFLIST </w:instrText>
      </w:r>
      <w:r>
        <w:rPr>
          <w:rFonts w:asciiTheme="majorBidi" w:hAnsiTheme="majorBidi" w:cstheme="majorBidi"/>
          <w:sz w:val="32"/>
          <w:szCs w:val="32"/>
          <w:cs/>
        </w:rPr>
        <w:fldChar w:fldCharType="separate"/>
      </w:r>
      <w:r w:rsidRPr="00A64583">
        <w:rPr>
          <w:rFonts w:ascii="Calibri" w:hAnsi="Calibri" w:cs="Calibri"/>
          <w:szCs w:val="32"/>
          <w:cs/>
        </w:rPr>
        <w:t xml:space="preserve">จุไรรัตน์ เกิดดอนแฝก. 2548. </w:t>
      </w:r>
      <w:r w:rsidRPr="00A64583">
        <w:rPr>
          <w:rFonts w:ascii="Calibri" w:hAnsi="Calibri" w:cs="Calibri"/>
          <w:i/>
          <w:szCs w:val="32"/>
          <w:cs/>
        </w:rPr>
        <w:t>สมุนไพรบำบัดเบาหวาน</w:t>
      </w:r>
      <w:r w:rsidRPr="00A64583">
        <w:rPr>
          <w:rFonts w:ascii="Calibri" w:hAnsi="Calibri" w:cs="Calibri"/>
          <w:szCs w:val="32"/>
          <w:cs/>
        </w:rPr>
        <w:t>. 1</w:t>
      </w:r>
      <w:r w:rsidRPr="00A64583">
        <w:rPr>
          <w:rFonts w:ascii="Calibri" w:hAnsi="Calibri" w:cs="Calibri"/>
          <w:szCs w:val="32"/>
        </w:rPr>
        <w:t xml:space="preserve"> ed. </w:t>
      </w:r>
      <w:r w:rsidRPr="00A64583">
        <w:rPr>
          <w:rFonts w:ascii="Cordia New" w:hAnsi="Cordia New" w:cs="Cordia New" w:hint="cs"/>
          <w:szCs w:val="32"/>
          <w:cs/>
        </w:rPr>
        <w:t>กรุงเทพฯ</w:t>
      </w:r>
      <w:r w:rsidRPr="00A64583">
        <w:rPr>
          <w:rFonts w:ascii="Calibri" w:hAnsi="Calibri" w:cs="Calibri"/>
          <w:szCs w:val="32"/>
          <w:cs/>
        </w:rPr>
        <w:t xml:space="preserve">: </w:t>
      </w:r>
      <w:proofErr w:type="spellStart"/>
      <w:r w:rsidRPr="00A64583">
        <w:rPr>
          <w:rFonts w:ascii="Cordia New" w:hAnsi="Cordia New" w:cs="Cordia New" w:hint="cs"/>
          <w:szCs w:val="32"/>
          <w:cs/>
        </w:rPr>
        <w:t>เซเว่น</w:t>
      </w:r>
      <w:proofErr w:type="spellEnd"/>
      <w:r w:rsidRPr="00A64583">
        <w:rPr>
          <w:rFonts w:ascii="Calibri" w:hAnsi="Calibri" w:cs="Calibri"/>
          <w:szCs w:val="32"/>
          <w:cs/>
        </w:rPr>
        <w:t xml:space="preserve"> </w:t>
      </w:r>
      <w:proofErr w:type="spellStart"/>
      <w:r w:rsidRPr="00A64583">
        <w:rPr>
          <w:rFonts w:ascii="Cordia New" w:hAnsi="Cordia New" w:cs="Cordia New" w:hint="cs"/>
          <w:szCs w:val="32"/>
          <w:cs/>
        </w:rPr>
        <w:t>พริ้นติ้ง</w:t>
      </w:r>
      <w:proofErr w:type="spellEnd"/>
      <w:r w:rsidRPr="00A64583">
        <w:rPr>
          <w:rFonts w:ascii="Calibri" w:hAnsi="Calibri" w:cs="Calibri"/>
          <w:szCs w:val="32"/>
          <w:cs/>
        </w:rPr>
        <w:t xml:space="preserve"> </w:t>
      </w:r>
      <w:r w:rsidRPr="00A64583">
        <w:rPr>
          <w:rFonts w:ascii="Cordia New" w:hAnsi="Cordia New" w:cs="Cordia New" w:hint="cs"/>
          <w:szCs w:val="32"/>
          <w:cs/>
        </w:rPr>
        <w:t>กรุ๊ป</w:t>
      </w:r>
      <w:r w:rsidRPr="00A64583">
        <w:rPr>
          <w:rFonts w:ascii="Calibri" w:hAnsi="Calibri" w:cs="Calibri"/>
          <w:szCs w:val="32"/>
          <w:cs/>
        </w:rPr>
        <w:t xml:space="preserve"> </w:t>
      </w:r>
      <w:r w:rsidRPr="00A64583">
        <w:rPr>
          <w:rFonts w:ascii="Cordia New" w:hAnsi="Cordia New" w:cs="Cordia New" w:hint="cs"/>
          <w:szCs w:val="32"/>
          <w:cs/>
        </w:rPr>
        <w:t>จำกัด</w:t>
      </w:r>
      <w:r w:rsidRPr="00A64583">
        <w:rPr>
          <w:rFonts w:ascii="Calibri" w:hAnsi="Calibri" w:cs="Calibri"/>
          <w:szCs w:val="32"/>
          <w:cs/>
        </w:rPr>
        <w:t>.</w:t>
      </w:r>
    </w:p>
    <w:p w:rsidR="00A64583" w:rsidRDefault="00A64583" w:rsidP="00A64583">
      <w:pPr>
        <w:spacing w:after="0" w:line="240" w:lineRule="auto"/>
        <w:ind w:left="720" w:hanging="720"/>
        <w:jc w:val="thaiDistribute"/>
        <w:rPr>
          <w:rFonts w:asciiTheme="majorBidi" w:hAnsiTheme="majorBidi" w:cstheme="majorBidi"/>
          <w:sz w:val="32"/>
          <w:szCs w:val="32"/>
          <w:cs/>
        </w:rPr>
      </w:pPr>
    </w:p>
    <w:p w:rsidR="00A64583" w:rsidRPr="00A64583" w:rsidRDefault="00A64583" w:rsidP="00A64583">
      <w:pPr>
        <w:spacing w:after="0"/>
        <w:jc w:val="thaiDistribute"/>
        <w:rPr>
          <w:rFonts w:asciiTheme="majorBidi" w:hAnsiTheme="majorBidi" w:cstheme="majorBidi"/>
          <w:sz w:val="32"/>
          <w:szCs w:val="32"/>
          <w:cs/>
        </w:rPr>
      </w:pPr>
      <w:r>
        <w:rPr>
          <w:rFonts w:asciiTheme="majorBidi" w:hAnsiTheme="majorBidi" w:cstheme="majorBidi"/>
          <w:sz w:val="32"/>
          <w:szCs w:val="32"/>
          <w:cs/>
        </w:rPr>
        <w:fldChar w:fldCharType="end"/>
      </w:r>
    </w:p>
    <w:sectPr w:rsidR="00A64583" w:rsidRPr="00A64583"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rdia New">
    <w:panose1 w:val="020B0304020202020204"/>
    <w:charset w:val="00"/>
    <w:family w:val="swiss"/>
    <w:pitch w:val="variable"/>
    <w:sig w:usb0="01000003" w:usb1="00000000" w:usb2="00000000" w:usb3="00000000" w:csb0="00010001" w:csb1="00000000"/>
  </w:font>
  <w:font w:name="Angsana New">
    <w:panose1 w:val="02020603050405020304"/>
    <w:charset w:val="00"/>
    <w:family w:val="roman"/>
    <w:pitch w:val="variable"/>
    <w:sig w:usb0="01000003" w:usb1="00000000" w:usb2="00000000" w:usb3="00000000" w:csb0="0001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65633A"/>
    <w:multiLevelType w:val="hybridMultilevel"/>
    <w:tmpl w:val="0996FFB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03515C1A"/>
    <w:multiLevelType w:val="hybridMultilevel"/>
    <w:tmpl w:val="A802064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046305A4"/>
    <w:multiLevelType w:val="hybridMultilevel"/>
    <w:tmpl w:val="44C4A26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>
    <w:nsid w:val="062326A2"/>
    <w:multiLevelType w:val="hybridMultilevel"/>
    <w:tmpl w:val="A4FAB35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>
    <w:nsid w:val="0A2F4DAB"/>
    <w:multiLevelType w:val="hybridMultilevel"/>
    <w:tmpl w:val="A3BAB37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>
    <w:nsid w:val="0B587107"/>
    <w:multiLevelType w:val="hybridMultilevel"/>
    <w:tmpl w:val="C3320BA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>
    <w:nsid w:val="0C665B92"/>
    <w:multiLevelType w:val="hybridMultilevel"/>
    <w:tmpl w:val="9190D67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>
    <w:nsid w:val="145661FC"/>
    <w:multiLevelType w:val="hybridMultilevel"/>
    <w:tmpl w:val="BB7CF49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>
    <w:nsid w:val="19EF1F19"/>
    <w:multiLevelType w:val="hybridMultilevel"/>
    <w:tmpl w:val="4E324E7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>
    <w:nsid w:val="1E741080"/>
    <w:multiLevelType w:val="hybridMultilevel"/>
    <w:tmpl w:val="41C4690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>
    <w:nsid w:val="248126A1"/>
    <w:multiLevelType w:val="hybridMultilevel"/>
    <w:tmpl w:val="3B989EA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>
    <w:nsid w:val="24921CAB"/>
    <w:multiLevelType w:val="hybridMultilevel"/>
    <w:tmpl w:val="0A34A7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25F72122"/>
    <w:multiLevelType w:val="hybridMultilevel"/>
    <w:tmpl w:val="A258AAE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>
    <w:nsid w:val="27005622"/>
    <w:multiLevelType w:val="hybridMultilevel"/>
    <w:tmpl w:val="4C7C88B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>
    <w:nsid w:val="2F906AB0"/>
    <w:multiLevelType w:val="hybridMultilevel"/>
    <w:tmpl w:val="688E831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>
    <w:nsid w:val="33FB7289"/>
    <w:multiLevelType w:val="hybridMultilevel"/>
    <w:tmpl w:val="904E6BE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>
    <w:nsid w:val="36FA4249"/>
    <w:multiLevelType w:val="hybridMultilevel"/>
    <w:tmpl w:val="724A1CA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>
    <w:nsid w:val="39053CE2"/>
    <w:multiLevelType w:val="hybridMultilevel"/>
    <w:tmpl w:val="C52472B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>
    <w:nsid w:val="3C6B2638"/>
    <w:multiLevelType w:val="hybridMultilevel"/>
    <w:tmpl w:val="BA7008E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>
    <w:nsid w:val="40BA5E72"/>
    <w:multiLevelType w:val="hybridMultilevel"/>
    <w:tmpl w:val="1B1206D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>
    <w:nsid w:val="42E767FA"/>
    <w:multiLevelType w:val="hybridMultilevel"/>
    <w:tmpl w:val="7CD0D6F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>
    <w:nsid w:val="45F93016"/>
    <w:multiLevelType w:val="hybridMultilevel"/>
    <w:tmpl w:val="DCB0F6D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>
    <w:nsid w:val="481167B1"/>
    <w:multiLevelType w:val="hybridMultilevel"/>
    <w:tmpl w:val="80DE3CC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>
    <w:nsid w:val="48187F23"/>
    <w:multiLevelType w:val="hybridMultilevel"/>
    <w:tmpl w:val="811698A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>
    <w:nsid w:val="504E10F4"/>
    <w:multiLevelType w:val="hybridMultilevel"/>
    <w:tmpl w:val="2286B3A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5">
    <w:nsid w:val="57D673A3"/>
    <w:multiLevelType w:val="hybridMultilevel"/>
    <w:tmpl w:val="0FDA8D3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6">
    <w:nsid w:val="57F47C05"/>
    <w:multiLevelType w:val="hybridMultilevel"/>
    <w:tmpl w:val="39BE8C0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>
    <w:nsid w:val="5F6329F4"/>
    <w:multiLevelType w:val="hybridMultilevel"/>
    <w:tmpl w:val="82F443D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8">
    <w:nsid w:val="608A47D8"/>
    <w:multiLevelType w:val="hybridMultilevel"/>
    <w:tmpl w:val="C0BC840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9">
    <w:nsid w:val="61682444"/>
    <w:multiLevelType w:val="hybridMultilevel"/>
    <w:tmpl w:val="FB00F73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0">
    <w:nsid w:val="649B6550"/>
    <w:multiLevelType w:val="hybridMultilevel"/>
    <w:tmpl w:val="05143C4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1">
    <w:nsid w:val="672364F6"/>
    <w:multiLevelType w:val="hybridMultilevel"/>
    <w:tmpl w:val="0F48B03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2">
    <w:nsid w:val="6A854A90"/>
    <w:multiLevelType w:val="hybridMultilevel"/>
    <w:tmpl w:val="7CF4408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3">
    <w:nsid w:val="6AE659B7"/>
    <w:multiLevelType w:val="hybridMultilevel"/>
    <w:tmpl w:val="26E2F22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4">
    <w:nsid w:val="6C5A12C8"/>
    <w:multiLevelType w:val="hybridMultilevel"/>
    <w:tmpl w:val="82521A4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5">
    <w:nsid w:val="7419341F"/>
    <w:multiLevelType w:val="hybridMultilevel"/>
    <w:tmpl w:val="70C21D5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6">
    <w:nsid w:val="76A55F24"/>
    <w:multiLevelType w:val="hybridMultilevel"/>
    <w:tmpl w:val="6F3A815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7">
    <w:nsid w:val="7C7859EF"/>
    <w:multiLevelType w:val="hybridMultilevel"/>
    <w:tmpl w:val="F87A060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8">
    <w:nsid w:val="7D742A14"/>
    <w:multiLevelType w:val="hybridMultilevel"/>
    <w:tmpl w:val="0DA842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>
    <w:nsid w:val="7E137534"/>
    <w:multiLevelType w:val="hybridMultilevel"/>
    <w:tmpl w:val="2EF4926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23"/>
  </w:num>
  <w:num w:numId="2">
    <w:abstractNumId w:val="27"/>
  </w:num>
  <w:num w:numId="3">
    <w:abstractNumId w:val="22"/>
  </w:num>
  <w:num w:numId="4">
    <w:abstractNumId w:val="28"/>
  </w:num>
  <w:num w:numId="5">
    <w:abstractNumId w:val="21"/>
  </w:num>
  <w:num w:numId="6">
    <w:abstractNumId w:val="1"/>
  </w:num>
  <w:num w:numId="7">
    <w:abstractNumId w:val="34"/>
  </w:num>
  <w:num w:numId="8">
    <w:abstractNumId w:val="0"/>
  </w:num>
  <w:num w:numId="9">
    <w:abstractNumId w:val="6"/>
  </w:num>
  <w:num w:numId="10">
    <w:abstractNumId w:val="12"/>
  </w:num>
  <w:num w:numId="11">
    <w:abstractNumId w:val="37"/>
  </w:num>
  <w:num w:numId="12">
    <w:abstractNumId w:val="30"/>
  </w:num>
  <w:num w:numId="13">
    <w:abstractNumId w:val="20"/>
  </w:num>
  <w:num w:numId="14">
    <w:abstractNumId w:val="2"/>
  </w:num>
  <w:num w:numId="15">
    <w:abstractNumId w:val="32"/>
  </w:num>
  <w:num w:numId="16">
    <w:abstractNumId w:val="11"/>
  </w:num>
  <w:num w:numId="17">
    <w:abstractNumId w:val="15"/>
  </w:num>
  <w:num w:numId="18">
    <w:abstractNumId w:val="3"/>
  </w:num>
  <w:num w:numId="19">
    <w:abstractNumId w:val="10"/>
  </w:num>
  <w:num w:numId="20">
    <w:abstractNumId w:val="33"/>
  </w:num>
  <w:num w:numId="21">
    <w:abstractNumId w:val="35"/>
  </w:num>
  <w:num w:numId="22">
    <w:abstractNumId w:val="5"/>
  </w:num>
  <w:num w:numId="23">
    <w:abstractNumId w:val="13"/>
  </w:num>
  <w:num w:numId="24">
    <w:abstractNumId w:val="18"/>
  </w:num>
  <w:num w:numId="25">
    <w:abstractNumId w:val="19"/>
  </w:num>
  <w:num w:numId="26">
    <w:abstractNumId w:val="29"/>
  </w:num>
  <w:num w:numId="27">
    <w:abstractNumId w:val="26"/>
  </w:num>
  <w:num w:numId="28">
    <w:abstractNumId w:val="38"/>
  </w:num>
  <w:num w:numId="29">
    <w:abstractNumId w:val="17"/>
  </w:num>
  <w:num w:numId="30">
    <w:abstractNumId w:val="7"/>
  </w:num>
  <w:num w:numId="31">
    <w:abstractNumId w:val="24"/>
  </w:num>
  <w:num w:numId="32">
    <w:abstractNumId w:val="16"/>
  </w:num>
  <w:num w:numId="33">
    <w:abstractNumId w:val="39"/>
  </w:num>
  <w:num w:numId="34">
    <w:abstractNumId w:val="36"/>
  </w:num>
  <w:num w:numId="35">
    <w:abstractNumId w:val="31"/>
  </w:num>
  <w:num w:numId="36">
    <w:abstractNumId w:val="4"/>
  </w:num>
  <w:num w:numId="37">
    <w:abstractNumId w:val="8"/>
  </w:num>
  <w:num w:numId="38">
    <w:abstractNumId w:val="9"/>
  </w:num>
  <w:num w:numId="39">
    <w:abstractNumId w:val="25"/>
  </w:num>
  <w:num w:numId="40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อาหารเป็นยา.enl&lt;/item&gt;&lt;/Libraries&gt;&lt;/ENLibraries&gt;"/>
  </w:docVars>
  <w:rsids>
    <w:rsidRoot w:val="0044392C"/>
    <w:rsid w:val="00004327"/>
    <w:rsid w:val="001C4B11"/>
    <w:rsid w:val="003903BC"/>
    <w:rsid w:val="003F1BA8"/>
    <w:rsid w:val="00405967"/>
    <w:rsid w:val="0044392C"/>
    <w:rsid w:val="004B4D53"/>
    <w:rsid w:val="00585EC9"/>
    <w:rsid w:val="00586FE7"/>
    <w:rsid w:val="005B255F"/>
    <w:rsid w:val="006A3766"/>
    <w:rsid w:val="006C72AE"/>
    <w:rsid w:val="007E36A6"/>
    <w:rsid w:val="007E3AAE"/>
    <w:rsid w:val="009F0C6E"/>
    <w:rsid w:val="00A2381F"/>
    <w:rsid w:val="00A31670"/>
    <w:rsid w:val="00A62027"/>
    <w:rsid w:val="00A64583"/>
    <w:rsid w:val="00B354B2"/>
    <w:rsid w:val="00BF1E00"/>
    <w:rsid w:val="00C0527A"/>
    <w:rsid w:val="00C409B6"/>
    <w:rsid w:val="00C5727F"/>
    <w:rsid w:val="00CE39AC"/>
    <w:rsid w:val="00E12B2A"/>
    <w:rsid w:val="00E2100D"/>
    <w:rsid w:val="00F41F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44392C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44392C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ชุดรูปแบบของ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3</TotalTime>
  <Pages>15</Pages>
  <Words>1071</Words>
  <Characters>6105</Characters>
  <Application>Microsoft Office Word</Application>
  <DocSecurity>0</DocSecurity>
  <Lines>50</Lines>
  <Paragraphs>14</Paragraphs>
  <ScaleCrop>false</ScaleCrop>
  <HeadingPairs>
    <vt:vector size="2" baseType="variant">
      <vt:variant>
        <vt:lpstr>ชื่อเรื่อง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716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thianPing</dc:creator>
  <cp:keywords/>
  <dc:description/>
  <cp:lastModifiedBy>SathianPing</cp:lastModifiedBy>
  <cp:revision>19</cp:revision>
  <dcterms:created xsi:type="dcterms:W3CDTF">2013-08-25T09:19:00Z</dcterms:created>
  <dcterms:modified xsi:type="dcterms:W3CDTF">2013-08-25T11:42:00Z</dcterms:modified>
</cp:coreProperties>
</file>